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7454BC4" w14:textId="6D3C6643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color w:val="000000" w:themeColor="text1"/>
        </w:rPr>
        <w:t>Name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t>Journal: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color w:val="000000" w:themeColor="text1"/>
        </w:rPr>
        <w:t>World</w:t>
      </w:r>
      <w:r w:rsidR="00BE5AC4" w:rsidRPr="006752A2">
        <w:rPr>
          <w:rFonts w:ascii="Book Antiqua" w:eastAsia="Book Antiqua" w:hAnsi="Book Antiqua" w:cs="Book Antiqua"/>
          <w:i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color w:val="000000" w:themeColor="text1"/>
        </w:rPr>
        <w:t>Journal</w:t>
      </w:r>
      <w:r w:rsidR="00BE5AC4" w:rsidRPr="006752A2">
        <w:rPr>
          <w:rFonts w:ascii="Book Antiqua" w:eastAsia="Book Antiqua" w:hAnsi="Book Antiqua" w:cs="Book Antiqua"/>
          <w:i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i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color w:val="000000" w:themeColor="text1"/>
        </w:rPr>
        <w:t>Gastroenterology</w:t>
      </w:r>
    </w:p>
    <w:p w14:paraId="3878A886" w14:textId="41617E13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color w:val="000000" w:themeColor="text1"/>
        </w:rPr>
        <w:t>Manuscript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t>NO: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83729</w:t>
      </w:r>
    </w:p>
    <w:p w14:paraId="07E5DC26" w14:textId="37E4AF09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color w:val="000000" w:themeColor="text1"/>
        </w:rPr>
        <w:t>Manuscript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t>Type: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ETA-ANALYSIS</w:t>
      </w:r>
    </w:p>
    <w:p w14:paraId="183B4B84" w14:textId="77777777" w:rsidR="00A77B3E" w:rsidRPr="006752A2" w:rsidRDefault="00A77B3E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35CCB2CA" w14:textId="114F4748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One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="00372D94" w:rsidRPr="006752A2">
        <w:rPr>
          <w:rFonts w:ascii="Book Antiqua" w:eastAsia="Book Antiqua" w:hAnsi="Book Antiqua" w:cs="Book Antiqua"/>
          <w:b/>
          <w:bCs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="00372D94" w:rsidRPr="006752A2">
        <w:rPr>
          <w:rFonts w:ascii="Book Antiqua" w:eastAsia="Book Antiqua" w:hAnsi="Book Antiqua" w:cs="Book Antiqua"/>
          <w:b/>
          <w:bCs/>
          <w:color w:val="000000" w:themeColor="text1"/>
        </w:rPr>
        <w:t>four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="00372D94" w:rsidRPr="006752A2">
        <w:rPr>
          <w:rFonts w:ascii="Book Antiqua" w:eastAsia="Book Antiqua" w:hAnsi="Book Antiqua" w:cs="Book Antiqua"/>
          <w:b/>
          <w:bCs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="00372D94" w:rsidRPr="006752A2">
        <w:rPr>
          <w:rFonts w:ascii="Book Antiqua" w:eastAsia="Book Antiqua" w:hAnsi="Book Antiqua" w:cs="Book Antiqua"/>
          <w:b/>
          <w:bCs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="00372D94" w:rsidRPr="006752A2">
        <w:rPr>
          <w:rFonts w:ascii="Book Antiqua" w:eastAsia="Book Antiqua" w:hAnsi="Book Antiqua" w:cs="Book Antiqua"/>
          <w:b/>
          <w:bCs/>
          <w:color w:val="000000" w:themeColor="text1"/>
        </w:rPr>
        <w:t>gastrointestinal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="00372D94" w:rsidRPr="006752A2">
        <w:rPr>
          <w:rFonts w:ascii="Book Antiqua" w:eastAsia="Book Antiqua" w:hAnsi="Book Antiqua" w:cs="Book Antiqua"/>
          <w:b/>
          <w:bCs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="00372D94" w:rsidRPr="006752A2">
        <w:rPr>
          <w:rFonts w:ascii="Book Antiqua" w:eastAsia="Book Antiqua" w:hAnsi="Book Antiqua" w:cs="Book Antiqua"/>
          <w:b/>
          <w:bCs/>
          <w:color w:val="000000" w:themeColor="text1"/>
        </w:rPr>
        <w:t>develops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="00372D94" w:rsidRPr="006752A2">
        <w:rPr>
          <w:rFonts w:ascii="Book Antiqua" w:eastAsia="Book Antiqua" w:hAnsi="Book Antiqua" w:cs="Book Antiqua"/>
          <w:b/>
          <w:bCs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="00372D94" w:rsidRPr="006752A2">
        <w:rPr>
          <w:rFonts w:ascii="Book Antiqua" w:eastAsia="Book Antiqua" w:hAnsi="Book Antiqua" w:cs="Book Antiqua"/>
          <w:b/>
          <w:bCs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="00372D94" w:rsidRPr="006752A2">
        <w:rPr>
          <w:rFonts w:ascii="Book Antiqua" w:eastAsia="Book Antiqua" w:hAnsi="Book Antiqua" w:cs="Book Antiqua"/>
          <w:b/>
          <w:bCs/>
          <w:color w:val="000000" w:themeColor="text1"/>
        </w:rPr>
        <w:t>hemodynamic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="00372D94" w:rsidRPr="006752A2">
        <w:rPr>
          <w:rFonts w:ascii="Book Antiqua" w:eastAsia="Book Antiqua" w:hAnsi="Book Antiqua" w:cs="Book Antiqua"/>
          <w:b/>
          <w:bCs/>
          <w:color w:val="000000" w:themeColor="text1"/>
        </w:rPr>
        <w:t>instabil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ity: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="00372D94" w:rsidRPr="006752A2">
        <w:rPr>
          <w:rFonts w:ascii="Book Antiqua" w:eastAsia="Book Antiqua" w:hAnsi="Book Antiqua" w:cs="Book Antiqua"/>
          <w:b/>
          <w:bCs/>
          <w:color w:val="000000" w:themeColor="text1"/>
        </w:rPr>
        <w:t>systematic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="00372D94" w:rsidRPr="006752A2">
        <w:rPr>
          <w:rFonts w:ascii="Book Antiqua" w:eastAsia="Book Antiqua" w:hAnsi="Book Antiqua" w:cs="Book Antiqua"/>
          <w:b/>
          <w:bCs/>
          <w:color w:val="000000" w:themeColor="text1"/>
        </w:rPr>
        <w:t>review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="00372D94" w:rsidRPr="006752A2">
        <w:rPr>
          <w:rFonts w:ascii="Book Antiqua" w:eastAsia="Book Antiqua" w:hAnsi="Book Antiqua" w:cs="Book Antiqua"/>
          <w:b/>
          <w:bCs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="00372D94" w:rsidRPr="006752A2">
        <w:rPr>
          <w:rFonts w:ascii="Book Antiqua" w:eastAsia="Book Antiqua" w:hAnsi="Book Antiqua" w:cs="Book Antiqua"/>
          <w:b/>
          <w:bCs/>
          <w:color w:val="000000" w:themeColor="text1"/>
        </w:rPr>
        <w:t>meta-analysis</w:t>
      </w:r>
    </w:p>
    <w:p w14:paraId="08F3ACD4" w14:textId="77777777" w:rsidR="00A77B3E" w:rsidRPr="006752A2" w:rsidRDefault="00A77B3E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0739F266" w14:textId="55E55293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Obeid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</w:rPr>
        <w:t>et</w:t>
      </w:r>
      <w:r w:rsidR="00BE5AC4" w:rsidRPr="006752A2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</w:rPr>
        <w:t>al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</w:t>
      </w:r>
      <w:r w:rsidR="00372D94" w:rsidRPr="006752A2">
        <w:rPr>
          <w:rFonts w:ascii="Book Antiqua" w:eastAsia="Book Antiqua" w:hAnsi="Book Antiqua" w:cs="Book Antiqua"/>
          <w:color w:val="000000" w:themeColor="text1"/>
        </w:rPr>
        <w:t>modynam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72D94" w:rsidRPr="006752A2">
        <w:rPr>
          <w:rFonts w:ascii="Book Antiqua" w:eastAsia="Book Antiqua" w:hAnsi="Book Antiqua" w:cs="Book Antiqua"/>
          <w:color w:val="000000" w:themeColor="text1"/>
        </w:rPr>
        <w:t>instabil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72D94"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72D94" w:rsidRPr="006752A2">
        <w:rPr>
          <w:rFonts w:ascii="Book Antiqua" w:eastAsia="Book Antiqua" w:hAnsi="Book Antiqua" w:cs="Book Antiqua"/>
          <w:color w:val="000000" w:themeColor="text1"/>
        </w:rPr>
        <w:t>gastrointesti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72D94" w:rsidRPr="006752A2">
        <w:rPr>
          <w:rFonts w:ascii="Book Antiqua" w:eastAsia="Book Antiqua" w:hAnsi="Book Antiqua" w:cs="Book Antiqua"/>
          <w:color w:val="000000" w:themeColor="text1"/>
        </w:rPr>
        <w:t>bleeding</w:t>
      </w:r>
    </w:p>
    <w:p w14:paraId="5514DB11" w14:textId="77777777" w:rsidR="00A77B3E" w:rsidRPr="006752A2" w:rsidRDefault="00A77B3E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1C24F4DE" w14:textId="3EEBFAA4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Mahmou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beidat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rigitt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eutsch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et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ncz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din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ari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Katal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árta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ánie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ánd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ere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ór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szúfalusi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me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ihály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ét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gyi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áli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rőss</w:t>
      </w:r>
    </w:p>
    <w:p w14:paraId="50D2AC62" w14:textId="77777777" w:rsidR="00A77B3E" w:rsidRPr="006752A2" w:rsidRDefault="00A77B3E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3D2C0D3C" w14:textId="2693A3B8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Mahmoud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Obeidat,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Brigitta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Teutsch,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Anett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Rancz,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Edina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Tari,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Katalin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Márta,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Dániel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Sándor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Veres,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Nóra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Hosszúfalusi,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Emese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Mihály,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Péter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Hegyi,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Bálint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Erőss,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ent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ranslatio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edicine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mmelwe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niversity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udape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085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ungary</w:t>
      </w:r>
    </w:p>
    <w:p w14:paraId="5E048445" w14:textId="77777777" w:rsidR="00A77B3E" w:rsidRPr="006752A2" w:rsidRDefault="00A77B3E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6E534439" w14:textId="2030AECE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Mahmoud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Obeidat,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Brigitta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Teutsch,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Péter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Hegyi,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Bálint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Erőss,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stitu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ranslatio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edicine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edic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chool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nivers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éc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éc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7623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ungary</w:t>
      </w:r>
    </w:p>
    <w:p w14:paraId="0B6D33E6" w14:textId="77777777" w:rsidR="00A77B3E" w:rsidRPr="006752A2" w:rsidRDefault="00A77B3E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776CB553" w14:textId="7C649F4C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Anett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Rancz,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Nóra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Hosszúfalusi,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Emese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Mihály,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partm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ter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edicin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matology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mmelwe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niversity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acul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edicine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udape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085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ungary</w:t>
      </w:r>
    </w:p>
    <w:p w14:paraId="207528E4" w14:textId="77777777" w:rsidR="00A77B3E" w:rsidRPr="006752A2" w:rsidRDefault="00A77B3E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49AE707E" w14:textId="3BB7B8D9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Edina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Tari,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Katalin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Márta,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Péter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Hegyi,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Bálint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Erőss,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stitu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ncreat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sease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mmelwe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niversity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udape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083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ungary</w:t>
      </w:r>
    </w:p>
    <w:p w14:paraId="441E7E6B" w14:textId="77777777" w:rsidR="00A77B3E" w:rsidRPr="006752A2" w:rsidRDefault="00A77B3E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60E4B73F" w14:textId="1E636A80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Dániel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Sándor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Veres,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partm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iophysic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di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iology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mmelwe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niversity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udape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085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ungary</w:t>
      </w:r>
    </w:p>
    <w:p w14:paraId="4156C6B3" w14:textId="77777777" w:rsidR="00A77B3E" w:rsidRPr="006752A2" w:rsidRDefault="00A77B3E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3911A090" w14:textId="493ADE20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lastRenderedPageBreak/>
        <w:t>Author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contributions: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beid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338C0" w:rsidRPr="006752A2">
        <w:rPr>
          <w:rFonts w:ascii="Book Antiqua" w:eastAsia="Book Antiqua" w:hAnsi="Book Antiqua" w:cs="Book Antiqua"/>
          <w:color w:val="000000" w:themeColor="text1"/>
        </w:rPr>
        <w:t>contribu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338C0"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ceptualiza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vestiga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jec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nistra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isualiza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alida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rit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–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igi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raft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eutsc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338C0" w:rsidRPr="006752A2">
        <w:rPr>
          <w:rFonts w:ascii="Book Antiqua" w:eastAsia="Book Antiqua" w:hAnsi="Book Antiqua" w:cs="Book Antiqua"/>
          <w:color w:val="000000" w:themeColor="text1"/>
        </w:rPr>
        <w:t>contribu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338C0"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ceptualiza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ethodology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jec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nistra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alida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rit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–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view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&amp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diting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ncz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338C0" w:rsidRPr="006752A2">
        <w:rPr>
          <w:rFonts w:ascii="Book Antiqua" w:eastAsia="Book Antiqua" w:hAnsi="Book Antiqua" w:cs="Book Antiqua"/>
          <w:color w:val="000000" w:themeColor="text1"/>
        </w:rPr>
        <w:t>contribu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338C0"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ceptualiza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vestiga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rit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-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view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&amp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diting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ar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ceptualiza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vestiga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rit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-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view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&amp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diting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árt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338C0" w:rsidRPr="006752A2">
        <w:rPr>
          <w:rFonts w:ascii="Book Antiqua" w:eastAsia="Book Antiqua" w:hAnsi="Book Antiqua" w:cs="Book Antiqua"/>
          <w:color w:val="000000" w:themeColor="text1"/>
        </w:rPr>
        <w:t>contribu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338C0"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ceptualiza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rit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-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view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&amp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diting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er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338C0" w:rsidRPr="006752A2">
        <w:rPr>
          <w:rFonts w:ascii="Book Antiqua" w:eastAsia="Book Antiqua" w:hAnsi="Book Antiqua" w:cs="Book Antiqua"/>
          <w:color w:val="000000" w:themeColor="text1"/>
        </w:rPr>
        <w:t>contribu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338C0"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ceptualiza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m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alysi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ftware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rit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–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view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&amp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diting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szúfalus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338C0" w:rsidRPr="006752A2">
        <w:rPr>
          <w:rFonts w:ascii="Book Antiqua" w:eastAsia="Book Antiqua" w:hAnsi="Book Antiqua" w:cs="Book Antiqua"/>
          <w:color w:val="000000" w:themeColor="text1"/>
        </w:rPr>
        <w:t>contribu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338C0"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ceptualiza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rit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–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view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&amp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diting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ihá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338C0" w:rsidRPr="006752A2">
        <w:rPr>
          <w:rFonts w:ascii="Book Antiqua" w:eastAsia="Book Antiqua" w:hAnsi="Book Antiqua" w:cs="Book Antiqua"/>
          <w:color w:val="000000" w:themeColor="text1"/>
        </w:rPr>
        <w:t>contribu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338C0"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ceptualiza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rit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–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view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&amp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diting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gy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338C0" w:rsidRPr="006752A2">
        <w:rPr>
          <w:rFonts w:ascii="Book Antiqua" w:eastAsia="Book Antiqua" w:hAnsi="Book Antiqua" w:cs="Book Antiqua"/>
          <w:color w:val="000000" w:themeColor="text1"/>
        </w:rPr>
        <w:t>contribu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338C0"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ceptualiza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rit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–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view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&amp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diting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Erőss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B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="004338C0" w:rsidRPr="006752A2">
        <w:rPr>
          <w:rFonts w:ascii="Book Antiqua" w:eastAsia="Book Antiqua" w:hAnsi="Book Antiqua" w:cs="Book Antiqua"/>
          <w:color w:val="000000" w:themeColor="text1"/>
        </w:rPr>
        <w:t>contribu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338C0"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ceptualization,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upervis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alida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rit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–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view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&amp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diting</w:t>
      </w:r>
      <w:r w:rsidR="004338C0" w:rsidRPr="006752A2">
        <w:rPr>
          <w:rFonts w:ascii="Book Antiqua" w:eastAsia="Book Antiqua" w:hAnsi="Book Antiqua" w:cs="Book Antiqua"/>
          <w:color w:val="000000" w:themeColor="text1"/>
        </w:rPr>
        <w:t>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uthor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ertif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av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rticip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ufficient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or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ak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ubl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ponsibil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tent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lu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rticip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cept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sig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alysi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riting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vi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anuscript.</w:t>
      </w:r>
    </w:p>
    <w:p w14:paraId="74497E7D" w14:textId="77777777" w:rsidR="00A77B3E" w:rsidRPr="006752A2" w:rsidRDefault="00A77B3E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42867ADE" w14:textId="4CD89AE1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Supported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by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inistr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nov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echnolog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ungar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rom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atio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earch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velopment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nov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u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ITM-NRDIF)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KP2021-EGA-23.</w:t>
      </w:r>
    </w:p>
    <w:p w14:paraId="3C24816C" w14:textId="77777777" w:rsidR="00A77B3E" w:rsidRPr="006752A2" w:rsidRDefault="00A77B3E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5F85DFDA" w14:textId="77DF100F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Corresponding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author: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Bálint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Erőss,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MD,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PhD,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Assistant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Professor,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Doctor,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ent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ranslatio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edicine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mmelwe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niversity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Üllő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ree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26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udape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085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ungary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r.eross.balint@gmail.com</w:t>
      </w:r>
    </w:p>
    <w:p w14:paraId="2DE9A34F" w14:textId="77777777" w:rsidR="00A77B3E" w:rsidRPr="006752A2" w:rsidRDefault="00A77B3E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772AE3DD" w14:textId="04923F35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Received: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ebruar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0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2023</w:t>
      </w:r>
    </w:p>
    <w:p w14:paraId="43749124" w14:textId="2BB4BC3A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Revised: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a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30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2023</w:t>
      </w:r>
    </w:p>
    <w:p w14:paraId="69F0F5A8" w14:textId="56B402B3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Accepted: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ins w:id="0" w:author="Jin-Lei Wang" w:date="2023-06-14T17:19:00Z">
        <w:r w:rsidR="00B63C64" w:rsidRPr="00B63C64">
          <w:rPr>
            <w:rFonts w:ascii="Book Antiqua" w:eastAsia="Book Antiqua" w:hAnsi="Book Antiqua" w:cs="Book Antiqua"/>
            <w:color w:val="000000" w:themeColor="text1"/>
          </w:rPr>
          <w:t>June 14, 2023</w:t>
        </w:r>
      </w:ins>
    </w:p>
    <w:p w14:paraId="5C0D173B" w14:textId="68AB4C77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Published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online: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</w:p>
    <w:p w14:paraId="7D410D2B" w14:textId="77777777" w:rsidR="00A77B3E" w:rsidRPr="006752A2" w:rsidRDefault="00A77B3E">
      <w:pPr>
        <w:spacing w:line="360" w:lineRule="auto"/>
        <w:jc w:val="both"/>
        <w:rPr>
          <w:rFonts w:ascii="Book Antiqua" w:hAnsi="Book Antiqua"/>
          <w:color w:val="000000" w:themeColor="text1"/>
        </w:rPr>
        <w:sectPr w:rsidR="00A77B3E" w:rsidRPr="006752A2">
          <w:footerReference w:type="default" r:id="rId6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43A3298D" w14:textId="77777777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color w:val="000000" w:themeColor="text1"/>
        </w:rPr>
        <w:lastRenderedPageBreak/>
        <w:t>Abstract</w:t>
      </w:r>
    </w:p>
    <w:p w14:paraId="657DD4AC" w14:textId="77777777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BACKGROUND</w:t>
      </w:r>
    </w:p>
    <w:p w14:paraId="2754AB25" w14:textId="00420A48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Hemodynam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stabil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oci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ntowar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com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astrointesti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wever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xist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iteratu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por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velop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com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ft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astrointesti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.</w:t>
      </w:r>
    </w:p>
    <w:p w14:paraId="76366A0D" w14:textId="77777777" w:rsidR="00A77B3E" w:rsidRPr="006752A2" w:rsidRDefault="00A77B3E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208F7D18" w14:textId="77777777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AIM</w:t>
      </w:r>
    </w:p>
    <w:p w14:paraId="3BBECBAC" w14:textId="4614BF1F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termin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ol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v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vailab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iteratu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pecif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m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a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urce.</w:t>
      </w:r>
    </w:p>
    <w:p w14:paraId="21986A0A" w14:textId="77777777" w:rsidR="00A77B3E" w:rsidRPr="006752A2" w:rsidRDefault="00A77B3E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6F28D254" w14:textId="77777777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METHODS</w:t>
      </w:r>
    </w:p>
    <w:p w14:paraId="0C19D269" w14:textId="1D9663A2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toco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gister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SPER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vanc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RD42021283258)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ystemat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arc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erform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re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atabas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PubMed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mbase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ENTRAL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4</w:t>
      </w:r>
      <w:r w:rsidRPr="006752A2">
        <w:rPr>
          <w:rFonts w:ascii="Book Antiqua" w:eastAsia="Book Antiqua" w:hAnsi="Book Antiqua" w:cs="Book Antiqua"/>
          <w:color w:val="000000" w:themeColor="text1"/>
          <w:vertAlign w:val="superscript"/>
        </w:rPr>
        <w:t>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ctob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2021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ol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por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95%C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lcul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ndom-effec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del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ubgroup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alys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rri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a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im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essm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pit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ay)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terogene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es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gi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ompson’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</w:rPr>
        <w:t>I</w:t>
      </w:r>
      <w:r w:rsidRPr="006752A2">
        <w:rPr>
          <w:rFonts w:ascii="Book Antiqua" w:eastAsia="Book Antiqua" w:hAnsi="Book Antiqua" w:cs="Book Antiqua"/>
          <w:color w:val="000000" w:themeColor="text1"/>
        </w:rPr>
        <w:t>²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AE7201" w:rsidRPr="006752A2">
        <w:rPr>
          <w:rFonts w:ascii="Book Antiqua" w:eastAsia="Book Antiqua" w:hAnsi="Book Antiqua" w:cs="Book Antiqua"/>
          <w:color w:val="000000" w:themeColor="text1"/>
        </w:rPr>
        <w:t>statistics</w:t>
      </w:r>
      <w:r w:rsidRPr="006752A2">
        <w:rPr>
          <w:rFonts w:ascii="Book Antiqua" w:eastAsia="Book Antiqua" w:hAnsi="Book Antiqua" w:cs="Book Antiqua"/>
          <w:color w:val="000000" w:themeColor="text1"/>
        </w:rPr>
        <w:t>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Joann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rigg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stitu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evalenc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ritic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pprais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o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is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i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essment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22EFB"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F53D3A" w:rsidRPr="006752A2">
        <w:rPr>
          <w:rFonts w:ascii="Book Antiqua" w:eastAsia="Book Antiqua" w:hAnsi="Book Antiqua" w:cs="Book Antiqua"/>
          <w:color w:val="000000" w:themeColor="text1"/>
        </w:rPr>
        <w:t>Referenc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F53D3A" w:rsidRPr="006752A2">
        <w:rPr>
          <w:rFonts w:ascii="Book Antiqua" w:eastAsia="Book Antiqua" w:hAnsi="Book Antiqua" w:cs="Book Antiqua"/>
          <w:color w:val="000000" w:themeColor="text1"/>
        </w:rPr>
        <w:t>Cit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F53D3A" w:rsidRPr="006752A2">
        <w:rPr>
          <w:rFonts w:ascii="Book Antiqua" w:eastAsia="Book Antiqua" w:hAnsi="Book Antiqua" w:cs="Book Antiqua"/>
          <w:color w:val="000000" w:themeColor="text1"/>
        </w:rPr>
        <w:t>Analys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F53D3A" w:rsidRPr="006752A2">
        <w:rPr>
          <w:rFonts w:ascii="Book Antiqua" w:eastAsia="Book Antiqua" w:hAnsi="Book Antiqua" w:cs="Book Antiqua"/>
          <w:color w:val="000000" w:themeColor="text1"/>
        </w:rPr>
        <w:t>(https://www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F53D3A" w:rsidRPr="006752A2">
        <w:rPr>
          <w:rFonts w:ascii="Book Antiqua" w:eastAsia="Book Antiqua" w:hAnsi="Book Antiqua" w:cs="Book Antiqua"/>
          <w:color w:val="000000" w:themeColor="text1"/>
        </w:rPr>
        <w:t>referencecitationanalysi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F53D3A" w:rsidRPr="006752A2">
        <w:rPr>
          <w:rFonts w:ascii="Book Antiqua" w:eastAsia="Book Antiqua" w:hAnsi="Book Antiqua" w:cs="Book Antiqua"/>
          <w:color w:val="000000" w:themeColor="text1"/>
        </w:rPr>
        <w:t>com/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22EFB" w:rsidRPr="006752A2">
        <w:rPr>
          <w:rFonts w:ascii="Book Antiqua" w:eastAsia="Book Antiqua" w:hAnsi="Book Antiqua" w:cs="Book Antiqua"/>
          <w:color w:val="000000" w:themeColor="text1"/>
        </w:rPr>
        <w:t>too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22EFB"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22EFB" w:rsidRPr="006752A2">
        <w:rPr>
          <w:rFonts w:ascii="Book Antiqua" w:eastAsia="Book Antiqua" w:hAnsi="Book Antiqua" w:cs="Book Antiqua"/>
          <w:color w:val="000000" w:themeColor="text1"/>
        </w:rPr>
        <w:t>appli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22EFB"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22EFB" w:rsidRPr="006752A2">
        <w:rPr>
          <w:rFonts w:ascii="Book Antiqua" w:eastAsia="Book Antiqua" w:hAnsi="Book Antiqua" w:cs="Book Antiqua"/>
          <w:color w:val="000000" w:themeColor="text1"/>
        </w:rPr>
        <w:t>obta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22EFB"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22EFB" w:rsidRPr="006752A2">
        <w:rPr>
          <w:rFonts w:ascii="Book Antiqua" w:eastAsia="Book Antiqua" w:hAnsi="Book Antiqua" w:cs="Book Antiqua"/>
          <w:color w:val="000000" w:themeColor="text1"/>
        </w:rPr>
        <w:t>late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22EFB" w:rsidRPr="006752A2">
        <w:rPr>
          <w:rFonts w:ascii="Book Antiqua" w:eastAsia="Book Antiqua" w:hAnsi="Book Antiqua" w:cs="Book Antiqua"/>
          <w:color w:val="000000" w:themeColor="text1"/>
        </w:rPr>
        <w:t>highligh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22EFB" w:rsidRPr="006752A2">
        <w:rPr>
          <w:rFonts w:ascii="Book Antiqua" w:eastAsia="Book Antiqua" w:hAnsi="Book Antiqua" w:cs="Book Antiqua"/>
          <w:color w:val="000000" w:themeColor="text1"/>
        </w:rPr>
        <w:t>articles.</w:t>
      </w:r>
    </w:p>
    <w:p w14:paraId="55A9BD37" w14:textId="77777777" w:rsidR="00A77B3E" w:rsidRPr="006752A2" w:rsidRDefault="00A77B3E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6BCCD439" w14:textId="77777777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RESULTS</w:t>
      </w:r>
    </w:p>
    <w:p w14:paraId="2BF68878" w14:textId="5D887F62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W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dentifi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1589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cord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ic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220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ligib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at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xtraction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vera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por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modynam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stabil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ener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astrointesti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25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17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9F7F7"/>
        </w:rPr>
        <w:t>–</w:t>
      </w:r>
      <w:r w:rsidRPr="006752A2">
        <w:rPr>
          <w:rFonts w:ascii="Book Antiqua" w:eastAsia="Book Antiqua" w:hAnsi="Book Antiqua" w:cs="Book Antiqua"/>
          <w:color w:val="000000" w:themeColor="text1"/>
        </w:rPr>
        <w:t>0.36,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100%)</w:t>
      </w:r>
      <w:r w:rsidRPr="006752A2">
        <w:rPr>
          <w:rFonts w:ascii="Book Antiqua" w:eastAsia="Book Antiqua" w:hAnsi="Book Antiqua" w:cs="Book Antiqua"/>
          <w:color w:val="000000" w:themeColor="text1"/>
        </w:rPr>
        <w:t>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n-varice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por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22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14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9F7F7"/>
        </w:rPr>
        <w:t>–</w:t>
      </w:r>
      <w:r w:rsidRPr="006752A2">
        <w:rPr>
          <w:rFonts w:ascii="Book Antiqua" w:eastAsia="Book Antiqua" w:hAnsi="Book Antiqua" w:cs="Book Antiqua"/>
          <w:color w:val="000000" w:themeColor="text1"/>
        </w:rPr>
        <w:t>0.31,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100%</w:t>
      </w:r>
      <w:r w:rsidRPr="006752A2">
        <w:rPr>
          <w:rFonts w:ascii="Book Antiqua" w:eastAsia="Book Antiqua" w:hAnsi="Book Antiqua" w:cs="Book Antiqua"/>
          <w:color w:val="000000" w:themeColor="text1"/>
        </w:rPr>
        <w:t>)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ere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25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19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9F7F7"/>
        </w:rPr>
        <w:t>–</w:t>
      </w:r>
      <w:r w:rsidRPr="006752A2">
        <w:rPr>
          <w:rFonts w:ascii="Book Antiqua" w:eastAsia="Book Antiqua" w:hAnsi="Book Antiqua" w:cs="Book Antiqua"/>
          <w:color w:val="000000" w:themeColor="text1"/>
        </w:rPr>
        <w:t>0.32,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100%</w:t>
      </w:r>
      <w:r w:rsidRPr="006752A2">
        <w:rPr>
          <w:rFonts w:ascii="Book Antiqua" w:eastAsia="Book Antiqua" w:hAnsi="Book Antiqua" w:cs="Book Antiqua"/>
          <w:color w:val="000000" w:themeColor="text1"/>
        </w:rPr>
        <w:t>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arice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por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lon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verticula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velop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modynam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stabil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12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06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9F7F7"/>
        </w:rPr>
        <w:t>–</w:t>
      </w:r>
      <w:r w:rsidRPr="006752A2">
        <w:rPr>
          <w:rFonts w:ascii="Book Antiqua" w:eastAsia="Book Antiqua" w:hAnsi="Book Antiqua" w:cs="Book Antiqua"/>
          <w:color w:val="000000" w:themeColor="text1"/>
        </w:rPr>
        <w:t>0.22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90%</w:t>
      </w:r>
      <w:r w:rsidRPr="006752A2">
        <w:rPr>
          <w:rFonts w:ascii="Book Antiqua" w:eastAsia="Book Antiqua" w:hAnsi="Book Antiqua" w:cs="Book Antiqua"/>
          <w:color w:val="000000" w:themeColor="text1"/>
        </w:rPr>
        <w:t>)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is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i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ow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terogene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alyses.</w:t>
      </w:r>
    </w:p>
    <w:p w14:paraId="2BDE1D84" w14:textId="77777777" w:rsidR="00A77B3E" w:rsidRPr="006752A2" w:rsidRDefault="00A77B3E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031F1418" w14:textId="77777777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lastRenderedPageBreak/>
        <w:t>CONCLUSION</w:t>
      </w:r>
    </w:p>
    <w:p w14:paraId="5A52869A" w14:textId="23E3F40E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On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ive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ur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igh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velop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modynam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stabil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pitaliz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n-variceal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ariceal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lon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verticula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pectively.</w:t>
      </w:r>
    </w:p>
    <w:p w14:paraId="2B02B065" w14:textId="77777777" w:rsidR="00A77B3E" w:rsidRPr="006752A2" w:rsidRDefault="00A77B3E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2135D322" w14:textId="7F59855C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Key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Words: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astrointesti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modynam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stability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eta-analysis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atistics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view</w:t>
      </w:r>
    </w:p>
    <w:p w14:paraId="28F17AEC" w14:textId="77777777" w:rsidR="00A77B3E" w:rsidRPr="006752A2" w:rsidRDefault="00A77B3E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530572B8" w14:textId="3B7F53EF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bookmarkStart w:id="1" w:name="_Hlk136596854"/>
      <w:r w:rsidRPr="006752A2">
        <w:rPr>
          <w:rFonts w:ascii="Book Antiqua" w:eastAsia="Book Antiqua" w:hAnsi="Book Antiqua" w:cs="Book Antiqua"/>
          <w:color w:val="000000" w:themeColor="text1"/>
        </w:rPr>
        <w:t>Obeid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eutsc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ncz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ar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árt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K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er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szúfalus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ihá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gy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rős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</w:t>
      </w:r>
      <w:bookmarkEnd w:id="1"/>
      <w:r w:rsidRPr="006752A2">
        <w:rPr>
          <w:rFonts w:ascii="Book Antiqua" w:eastAsia="Book Antiqua" w:hAnsi="Book Antiqua" w:cs="Book Antiqua"/>
          <w:color w:val="000000" w:themeColor="text1"/>
        </w:rPr>
        <w:t>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8B0D04" w:rsidRPr="006752A2">
        <w:rPr>
          <w:rFonts w:ascii="Book Antiqua" w:eastAsia="Book Antiqua" w:hAnsi="Book Antiqua" w:cs="Book Antiqua"/>
          <w:color w:val="000000" w:themeColor="text1"/>
        </w:rPr>
        <w:t>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8B0D04"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8B0D04" w:rsidRPr="006752A2">
        <w:rPr>
          <w:rFonts w:ascii="Book Antiqua" w:eastAsia="Book Antiqua" w:hAnsi="Book Antiqua" w:cs="Book Antiqua"/>
          <w:color w:val="000000" w:themeColor="text1"/>
        </w:rPr>
        <w:t>f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8B0D04"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8B0D04"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8B0D04" w:rsidRPr="006752A2">
        <w:rPr>
          <w:rFonts w:ascii="Book Antiqua" w:eastAsia="Book Antiqua" w:hAnsi="Book Antiqua" w:cs="Book Antiqua"/>
          <w:color w:val="000000" w:themeColor="text1"/>
        </w:rPr>
        <w:t>gastrointesti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8B0D04"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8B0D04" w:rsidRPr="006752A2">
        <w:rPr>
          <w:rFonts w:ascii="Book Antiqua" w:eastAsia="Book Antiqua" w:hAnsi="Book Antiqua" w:cs="Book Antiqua"/>
          <w:color w:val="000000" w:themeColor="text1"/>
        </w:rPr>
        <w:t>develop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8B0D04"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8B0D04"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8B0D04" w:rsidRPr="006752A2">
        <w:rPr>
          <w:rFonts w:ascii="Book Antiqua" w:eastAsia="Book Antiqua" w:hAnsi="Book Antiqua" w:cs="Book Antiqua"/>
          <w:color w:val="000000" w:themeColor="text1"/>
        </w:rPr>
        <w:t>hemodynam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8B0D04" w:rsidRPr="006752A2">
        <w:rPr>
          <w:rFonts w:ascii="Book Antiqua" w:eastAsia="Book Antiqua" w:hAnsi="Book Antiqua" w:cs="Book Antiqua"/>
          <w:color w:val="000000" w:themeColor="text1"/>
        </w:rPr>
        <w:t>instab</w:t>
      </w:r>
      <w:r w:rsidRPr="006752A2">
        <w:rPr>
          <w:rFonts w:ascii="Book Antiqua" w:eastAsia="Book Antiqua" w:hAnsi="Book Antiqua" w:cs="Book Antiqua"/>
          <w:color w:val="000000" w:themeColor="text1"/>
        </w:rPr>
        <w:t>ility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8B0D04" w:rsidRPr="006752A2">
        <w:rPr>
          <w:rFonts w:ascii="Book Antiqua" w:eastAsia="Book Antiqua" w:hAnsi="Book Antiqua" w:cs="Book Antiqua"/>
          <w:color w:val="000000" w:themeColor="text1"/>
        </w:rPr>
        <w:t>systemat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8B0D04" w:rsidRPr="006752A2">
        <w:rPr>
          <w:rFonts w:ascii="Book Antiqua" w:eastAsia="Book Antiqua" w:hAnsi="Book Antiqua" w:cs="Book Antiqua"/>
          <w:color w:val="000000" w:themeColor="text1"/>
        </w:rPr>
        <w:t>review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8B0D04"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8B0D04" w:rsidRPr="006752A2">
        <w:rPr>
          <w:rFonts w:ascii="Book Antiqua" w:eastAsia="Book Antiqua" w:hAnsi="Book Antiqua" w:cs="Book Antiqua"/>
          <w:color w:val="000000" w:themeColor="text1"/>
        </w:rPr>
        <w:t>meta-analysi</w:t>
      </w:r>
      <w:r w:rsidRPr="006752A2">
        <w:rPr>
          <w:rFonts w:ascii="Book Antiqua" w:eastAsia="Book Antiqua" w:hAnsi="Book Antiqua" w:cs="Book Antiqua"/>
          <w:color w:val="000000" w:themeColor="text1"/>
        </w:rPr>
        <w:t>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</w:rPr>
        <w:t>World</w:t>
      </w:r>
      <w:r w:rsidR="00BE5AC4" w:rsidRPr="006752A2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</w:rPr>
        <w:t>J</w:t>
      </w:r>
      <w:r w:rsidR="00BE5AC4" w:rsidRPr="006752A2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2023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ess</w:t>
      </w:r>
    </w:p>
    <w:p w14:paraId="130EE586" w14:textId="77777777" w:rsidR="00A77B3E" w:rsidRPr="006752A2" w:rsidRDefault="00A77B3E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3D87EFA4" w14:textId="1482A6C4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Core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Tip: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astrointesti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mm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astrointesti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mergenc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stim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rtal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p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0%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oci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ignifica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rbidity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ditio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urde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al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st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ocumen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modynam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stabil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oci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ntowar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comes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ea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rtal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isk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ehospit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ransfus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d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mplication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vid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lea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videnc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modynam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stabil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mm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esenta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mplica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astrointesti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v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sigh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m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ssib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edict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actors.</w:t>
      </w:r>
    </w:p>
    <w:p w14:paraId="230135A1" w14:textId="77777777" w:rsidR="00A77B3E" w:rsidRPr="006752A2" w:rsidRDefault="00A77B3E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00732D2C" w14:textId="77777777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caps/>
          <w:color w:val="000000" w:themeColor="text1"/>
          <w:u w:val="single"/>
        </w:rPr>
        <w:t>INTRODUCTION</w:t>
      </w:r>
    </w:p>
    <w:p w14:paraId="5733925C" w14:textId="7BA6CE0E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nu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idenc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astrointesti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GIB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00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00000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pula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mm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astroenterologic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mergenc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stim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rtal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ng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2</w:t>
      </w:r>
      <w:r w:rsidR="003A55FF" w:rsidRPr="006752A2">
        <w:rPr>
          <w:rFonts w:ascii="Book Antiqua" w:eastAsia="Book Antiqua" w:hAnsi="Book Antiqua" w:cs="Book Antiqua"/>
          <w:color w:val="000000" w:themeColor="text1"/>
        </w:rPr>
        <w:t>%</w:t>
      </w:r>
      <w:r w:rsidRPr="006752A2">
        <w:rPr>
          <w:rFonts w:ascii="Book Antiqua" w:eastAsia="Book Antiqua" w:hAnsi="Book Antiqua" w:cs="Book Antiqua"/>
          <w:color w:val="000000" w:themeColor="text1"/>
        </w:rPr>
        <w:t>-10%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imari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u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mplica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l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dividu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actors</w:t>
      </w:r>
      <w:r w:rsidR="003D2B62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PEVuZE5vdGU+PENpdGU+PEF1dGhvcj5PYWtsYW5kPC9BdXRob3I+PFllYXI+MjAxOTwvWWVhcj48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</w:fldData>
        </w:fldChar>
      </w:r>
      <w:r w:rsidR="008822A0" w:rsidRPr="006752A2">
        <w:rPr>
          <w:rFonts w:ascii="Book Antiqua" w:hAnsi="Book Antiqua" w:cstheme="majorBidi"/>
          <w:color w:val="000000" w:themeColor="text1"/>
        </w:rPr>
        <w:instrText xml:space="preserve"> ADDIN EN.CITE </w:instrText>
      </w:r>
      <w:r w:rsidR="008822A0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PEVuZE5vdGU+PENpdGU+PEF1dGhvcj5PYWtsYW5kPC9BdXRob3I+PFllYXI+MjAxOTwvWWVhcj48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</w:fldData>
        </w:fldChar>
      </w:r>
      <w:r w:rsidR="008822A0" w:rsidRPr="006752A2">
        <w:rPr>
          <w:rFonts w:ascii="Book Antiqua" w:hAnsi="Book Antiqua" w:cstheme="majorBidi"/>
          <w:color w:val="000000" w:themeColor="text1"/>
        </w:rPr>
        <w:instrText xml:space="preserve"> ADDIN EN.CITE.DATA </w:instrText>
      </w:r>
      <w:r w:rsidR="008822A0" w:rsidRPr="006752A2">
        <w:rPr>
          <w:rFonts w:ascii="Book Antiqua" w:hAnsi="Book Antiqua" w:cstheme="majorBidi"/>
          <w:color w:val="000000" w:themeColor="text1"/>
        </w:rPr>
      </w:r>
      <w:r w:rsidR="008822A0" w:rsidRPr="006752A2">
        <w:rPr>
          <w:rFonts w:ascii="Book Antiqua" w:hAnsi="Book Antiqua" w:cstheme="majorBidi"/>
          <w:color w:val="000000" w:themeColor="text1"/>
        </w:rPr>
        <w:fldChar w:fldCharType="end"/>
      </w:r>
      <w:r w:rsidR="003D2B62" w:rsidRPr="006752A2">
        <w:rPr>
          <w:rFonts w:ascii="Book Antiqua" w:hAnsi="Book Antiqua" w:cstheme="majorBidi"/>
          <w:color w:val="000000" w:themeColor="text1"/>
        </w:rPr>
      </w:r>
      <w:r w:rsidR="003D2B62" w:rsidRPr="006752A2">
        <w:rPr>
          <w:rFonts w:ascii="Book Antiqua" w:hAnsi="Book Antiqua" w:cstheme="majorBidi"/>
          <w:color w:val="000000" w:themeColor="text1"/>
        </w:rPr>
        <w:fldChar w:fldCharType="separate"/>
      </w:r>
      <w:r w:rsidR="008822A0" w:rsidRPr="006752A2">
        <w:rPr>
          <w:rFonts w:ascii="Book Antiqua" w:hAnsi="Book Antiqua" w:cstheme="majorBidi"/>
          <w:noProof/>
          <w:color w:val="000000" w:themeColor="text1"/>
          <w:vertAlign w:val="superscript"/>
        </w:rPr>
        <w:t>[1-3]</w:t>
      </w:r>
      <w:r w:rsidR="003D2B62" w:rsidRPr="006752A2">
        <w:rPr>
          <w:rFonts w:ascii="Book Antiqua" w:hAnsi="Book Antiqua" w:cstheme="majorBidi"/>
          <w:color w:val="000000" w:themeColor="text1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oci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ignifica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rbidity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ditio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urde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al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sts</w:t>
      </w:r>
      <w:r w:rsidR="003D2B62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PEVuZE5vdGU+PENpdGU+PEF1dGhvcj5BYm91Z2VyZ2k8L0F1dGhvcj48WWVhcj4yMDE1PC9ZZWFy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</w:fldData>
        </w:fldChar>
      </w:r>
      <w:r w:rsidR="008822A0" w:rsidRPr="006752A2">
        <w:rPr>
          <w:rFonts w:ascii="Book Antiqua" w:hAnsi="Book Antiqua" w:cstheme="majorBidi"/>
          <w:color w:val="000000" w:themeColor="text1"/>
        </w:rPr>
        <w:instrText xml:space="preserve"> ADDIN EN.CITE </w:instrText>
      </w:r>
      <w:r w:rsidR="008822A0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PEVuZE5vdGU+PENpdGU+PEF1dGhvcj5BYm91Z2VyZ2k8L0F1dGhvcj48WWVhcj4yMDE1PC9ZZWFy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</w:fldData>
        </w:fldChar>
      </w:r>
      <w:r w:rsidR="008822A0" w:rsidRPr="006752A2">
        <w:rPr>
          <w:rFonts w:ascii="Book Antiqua" w:hAnsi="Book Antiqua" w:cstheme="majorBidi"/>
          <w:color w:val="000000" w:themeColor="text1"/>
        </w:rPr>
        <w:instrText xml:space="preserve"> ADDIN EN.CITE.DATA </w:instrText>
      </w:r>
      <w:r w:rsidR="008822A0" w:rsidRPr="006752A2">
        <w:rPr>
          <w:rFonts w:ascii="Book Antiqua" w:hAnsi="Book Antiqua" w:cstheme="majorBidi"/>
          <w:color w:val="000000" w:themeColor="text1"/>
        </w:rPr>
      </w:r>
      <w:r w:rsidR="008822A0" w:rsidRPr="006752A2">
        <w:rPr>
          <w:rFonts w:ascii="Book Antiqua" w:hAnsi="Book Antiqua" w:cstheme="majorBidi"/>
          <w:color w:val="000000" w:themeColor="text1"/>
        </w:rPr>
        <w:fldChar w:fldCharType="end"/>
      </w:r>
      <w:r w:rsidR="003D2B62" w:rsidRPr="006752A2">
        <w:rPr>
          <w:rFonts w:ascii="Book Antiqua" w:hAnsi="Book Antiqua" w:cstheme="majorBidi"/>
          <w:color w:val="000000" w:themeColor="text1"/>
        </w:rPr>
      </w:r>
      <w:r w:rsidR="003D2B62" w:rsidRPr="006752A2">
        <w:rPr>
          <w:rFonts w:ascii="Book Antiqua" w:hAnsi="Book Antiqua" w:cstheme="majorBidi"/>
          <w:color w:val="000000" w:themeColor="text1"/>
        </w:rPr>
        <w:fldChar w:fldCharType="separate"/>
      </w:r>
      <w:r w:rsidR="008822A0" w:rsidRPr="006752A2">
        <w:rPr>
          <w:rFonts w:ascii="Book Antiqua" w:hAnsi="Book Antiqua" w:cstheme="majorBidi"/>
          <w:noProof/>
          <w:color w:val="000000" w:themeColor="text1"/>
          <w:vertAlign w:val="superscript"/>
        </w:rPr>
        <w:t>[4,5]</w:t>
      </w:r>
      <w:r w:rsidR="003D2B62" w:rsidRPr="006752A2">
        <w:rPr>
          <w:rFonts w:ascii="Book Antiqua" w:hAnsi="Book Antiqua" w:cstheme="majorBidi"/>
          <w:color w:val="000000" w:themeColor="text1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rtal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pp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B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siderab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crea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v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cade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spi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mprovem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lastRenderedPageBreak/>
        <w:t>diagnos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ndoscop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reatment</w:t>
      </w:r>
      <w:r w:rsidR="003D2B62" w:rsidRPr="006752A2">
        <w:rPr>
          <w:rFonts w:ascii="Book Antiqua" w:eastAsia="Times New Roman" w:hAnsi="Book Antiqua" w:cstheme="majorBidi"/>
          <w:color w:val="000000" w:themeColor="text1"/>
          <w:lang w:eastAsia="en-GB"/>
        </w:rPr>
        <w:fldChar w:fldCharType="begin">
          <w:fldData xml:space="preserve">PEVuZE5vdGU+PENpdGU+PEF1dGhvcj5Nb2xlZGluYTwvQXV0aG9yPjxZZWFyPjIwMTc8L1llYXI+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</w:fldData>
        </w:fldChar>
      </w:r>
      <w:r w:rsidR="008822A0" w:rsidRPr="006752A2">
        <w:rPr>
          <w:rFonts w:ascii="Book Antiqua" w:eastAsia="Times New Roman" w:hAnsi="Book Antiqua" w:cstheme="majorBidi"/>
          <w:color w:val="000000" w:themeColor="text1"/>
          <w:lang w:eastAsia="en-GB"/>
        </w:rPr>
        <w:instrText xml:space="preserve"> ADDIN EN.CITE </w:instrText>
      </w:r>
      <w:r w:rsidR="008822A0" w:rsidRPr="006752A2">
        <w:rPr>
          <w:rFonts w:ascii="Book Antiqua" w:eastAsia="Times New Roman" w:hAnsi="Book Antiqua" w:cstheme="majorBidi"/>
          <w:color w:val="000000" w:themeColor="text1"/>
          <w:lang w:eastAsia="en-GB"/>
        </w:rPr>
        <w:fldChar w:fldCharType="begin">
          <w:fldData xml:space="preserve">PEVuZE5vdGU+PENpdGU+PEF1dGhvcj5Nb2xlZGluYTwvQXV0aG9yPjxZZWFyPjIwMTc8L1llYXI+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</w:fldData>
        </w:fldChar>
      </w:r>
      <w:r w:rsidR="008822A0" w:rsidRPr="006752A2">
        <w:rPr>
          <w:rFonts w:ascii="Book Antiqua" w:eastAsia="Times New Roman" w:hAnsi="Book Antiqua" w:cstheme="majorBidi"/>
          <w:color w:val="000000" w:themeColor="text1"/>
          <w:lang w:eastAsia="en-GB"/>
        </w:rPr>
        <w:instrText xml:space="preserve"> ADDIN EN.CITE.DATA </w:instrText>
      </w:r>
      <w:r w:rsidR="008822A0" w:rsidRPr="006752A2">
        <w:rPr>
          <w:rFonts w:ascii="Book Antiqua" w:eastAsia="Times New Roman" w:hAnsi="Book Antiqua" w:cstheme="majorBidi"/>
          <w:color w:val="000000" w:themeColor="text1"/>
          <w:lang w:eastAsia="en-GB"/>
        </w:rPr>
      </w:r>
      <w:r w:rsidR="008822A0" w:rsidRPr="006752A2">
        <w:rPr>
          <w:rFonts w:ascii="Book Antiqua" w:eastAsia="Times New Roman" w:hAnsi="Book Antiqua" w:cstheme="majorBidi"/>
          <w:color w:val="000000" w:themeColor="text1"/>
          <w:lang w:eastAsia="en-GB"/>
        </w:rPr>
        <w:fldChar w:fldCharType="end"/>
      </w:r>
      <w:r w:rsidR="003D2B62" w:rsidRPr="006752A2">
        <w:rPr>
          <w:rFonts w:ascii="Book Antiqua" w:eastAsia="Times New Roman" w:hAnsi="Book Antiqua" w:cstheme="majorBidi"/>
          <w:color w:val="000000" w:themeColor="text1"/>
          <w:lang w:eastAsia="en-GB"/>
        </w:rPr>
      </w:r>
      <w:r w:rsidR="003D2B62" w:rsidRPr="006752A2">
        <w:rPr>
          <w:rFonts w:ascii="Book Antiqua" w:eastAsia="Times New Roman" w:hAnsi="Book Antiqua" w:cstheme="majorBidi"/>
          <w:color w:val="000000" w:themeColor="text1"/>
          <w:lang w:eastAsia="en-GB"/>
        </w:rPr>
        <w:fldChar w:fldCharType="separate"/>
      </w:r>
      <w:r w:rsidR="008822A0" w:rsidRPr="006752A2">
        <w:rPr>
          <w:rFonts w:ascii="Book Antiqua" w:eastAsia="Times New Roman" w:hAnsi="Book Antiqua" w:cstheme="majorBidi"/>
          <w:noProof/>
          <w:color w:val="000000" w:themeColor="text1"/>
          <w:vertAlign w:val="superscript"/>
          <w:lang w:eastAsia="en-GB"/>
        </w:rPr>
        <w:t>[6]</w:t>
      </w:r>
      <w:r w:rsidR="003D2B62" w:rsidRPr="006752A2">
        <w:rPr>
          <w:rFonts w:ascii="Book Antiqua" w:eastAsia="Times New Roman" w:hAnsi="Book Antiqua" w:cstheme="majorBidi"/>
          <w:color w:val="000000" w:themeColor="text1"/>
          <w:lang w:eastAsia="en-GB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templ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e-endoscop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essm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st-endoscop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a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tribu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ffective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ett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comes.</w:t>
      </w:r>
    </w:p>
    <w:p w14:paraId="7082AF95" w14:textId="46AC48AE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Sever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w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modynam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stabil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HI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B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oci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ntowar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comes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ea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rtal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ehospit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ransfus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isk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ndoscop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d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igh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mplic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nfavorab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modynamic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es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assiv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3D2B62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PEVuZE5vdGU+PENpdGU+PEF1dGhvcj5MYXVyc2VuPC9BdXRob3I+PFllYXI+MjAxNzwvWWVhcj48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</w:fldData>
        </w:fldChar>
      </w:r>
      <w:r w:rsidR="008822A0" w:rsidRPr="006752A2">
        <w:rPr>
          <w:rFonts w:ascii="Book Antiqua" w:hAnsi="Book Antiqua" w:cstheme="majorBidi"/>
          <w:color w:val="000000" w:themeColor="text1"/>
        </w:rPr>
        <w:instrText xml:space="preserve"> ADDIN EN.CITE </w:instrText>
      </w:r>
      <w:r w:rsidR="008822A0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PEVuZE5vdGU+PENpdGU+PEF1dGhvcj5MYXVyc2VuPC9BdXRob3I+PFllYXI+MjAxNzwvWWVhcj48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</w:fldData>
        </w:fldChar>
      </w:r>
      <w:r w:rsidR="008822A0" w:rsidRPr="006752A2">
        <w:rPr>
          <w:rFonts w:ascii="Book Antiqua" w:hAnsi="Book Antiqua" w:cstheme="majorBidi"/>
          <w:color w:val="000000" w:themeColor="text1"/>
        </w:rPr>
        <w:instrText xml:space="preserve"> ADDIN EN.CITE.DATA </w:instrText>
      </w:r>
      <w:r w:rsidR="008822A0" w:rsidRPr="006752A2">
        <w:rPr>
          <w:rFonts w:ascii="Book Antiqua" w:hAnsi="Book Antiqua" w:cstheme="majorBidi"/>
          <w:color w:val="000000" w:themeColor="text1"/>
        </w:rPr>
      </w:r>
      <w:r w:rsidR="008822A0" w:rsidRPr="006752A2">
        <w:rPr>
          <w:rFonts w:ascii="Book Antiqua" w:hAnsi="Book Antiqua" w:cstheme="majorBidi"/>
          <w:color w:val="000000" w:themeColor="text1"/>
        </w:rPr>
        <w:fldChar w:fldCharType="end"/>
      </w:r>
      <w:r w:rsidR="003D2B62" w:rsidRPr="006752A2">
        <w:rPr>
          <w:rFonts w:ascii="Book Antiqua" w:hAnsi="Book Antiqua" w:cstheme="majorBidi"/>
          <w:color w:val="000000" w:themeColor="text1"/>
        </w:rPr>
      </w:r>
      <w:r w:rsidR="003D2B62" w:rsidRPr="006752A2">
        <w:rPr>
          <w:rFonts w:ascii="Book Antiqua" w:hAnsi="Book Antiqua" w:cstheme="majorBidi"/>
          <w:color w:val="000000" w:themeColor="text1"/>
        </w:rPr>
        <w:fldChar w:fldCharType="separate"/>
      </w:r>
      <w:r w:rsidR="008822A0" w:rsidRPr="006752A2">
        <w:rPr>
          <w:rFonts w:ascii="Book Antiqua" w:hAnsi="Book Antiqua" w:cstheme="majorBidi"/>
          <w:noProof/>
          <w:color w:val="000000" w:themeColor="text1"/>
          <w:vertAlign w:val="superscript"/>
        </w:rPr>
        <w:t>[7-9]</w:t>
      </w:r>
      <w:r w:rsidR="003D2B62" w:rsidRPr="006752A2">
        <w:rPr>
          <w:rFonts w:ascii="Book Antiqua" w:hAnsi="Book Antiqua" w:cstheme="majorBidi"/>
          <w:color w:val="000000" w:themeColor="text1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urthermore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pit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rtal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0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im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ou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3D2B62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PEVuZE5vdGU+PENpdGU+PEF1dGhvcj5TaWRkaXF1aTwvQXV0aG9yPjxZZWFyPjIwMTk8L1llYXI+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</w:fldData>
        </w:fldChar>
      </w:r>
      <w:r w:rsidR="008822A0" w:rsidRPr="006752A2">
        <w:rPr>
          <w:rFonts w:ascii="Book Antiqua" w:hAnsi="Book Antiqua" w:cstheme="majorBidi"/>
          <w:color w:val="000000" w:themeColor="text1"/>
        </w:rPr>
        <w:instrText xml:space="preserve"> ADDIN EN.CITE </w:instrText>
      </w:r>
      <w:r w:rsidR="008822A0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PEVuZE5vdGU+PENpdGU+PEF1dGhvcj5TaWRkaXF1aTwvQXV0aG9yPjxZZWFyPjIwMTk8L1llYXI+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</w:fldData>
        </w:fldChar>
      </w:r>
      <w:r w:rsidR="008822A0" w:rsidRPr="006752A2">
        <w:rPr>
          <w:rFonts w:ascii="Book Antiqua" w:hAnsi="Book Antiqua" w:cstheme="majorBidi"/>
          <w:color w:val="000000" w:themeColor="text1"/>
        </w:rPr>
        <w:instrText xml:space="preserve"> ADDIN EN.CITE.DATA </w:instrText>
      </w:r>
      <w:r w:rsidR="008822A0" w:rsidRPr="006752A2">
        <w:rPr>
          <w:rFonts w:ascii="Book Antiqua" w:hAnsi="Book Antiqua" w:cstheme="majorBidi"/>
          <w:color w:val="000000" w:themeColor="text1"/>
        </w:rPr>
      </w:r>
      <w:r w:rsidR="008822A0" w:rsidRPr="006752A2">
        <w:rPr>
          <w:rFonts w:ascii="Book Antiqua" w:hAnsi="Book Antiqua" w:cstheme="majorBidi"/>
          <w:color w:val="000000" w:themeColor="text1"/>
        </w:rPr>
        <w:fldChar w:fldCharType="end"/>
      </w:r>
      <w:r w:rsidR="003D2B62" w:rsidRPr="006752A2">
        <w:rPr>
          <w:rFonts w:ascii="Book Antiqua" w:hAnsi="Book Antiqua" w:cstheme="majorBidi"/>
          <w:color w:val="000000" w:themeColor="text1"/>
        </w:rPr>
      </w:r>
      <w:r w:rsidR="003D2B62" w:rsidRPr="006752A2">
        <w:rPr>
          <w:rFonts w:ascii="Book Antiqua" w:hAnsi="Book Antiqua" w:cstheme="majorBidi"/>
          <w:color w:val="000000" w:themeColor="text1"/>
        </w:rPr>
        <w:fldChar w:fldCharType="separate"/>
      </w:r>
      <w:r w:rsidR="008822A0" w:rsidRPr="006752A2">
        <w:rPr>
          <w:rFonts w:ascii="Book Antiqua" w:hAnsi="Book Antiqua" w:cstheme="majorBidi"/>
          <w:noProof/>
          <w:color w:val="000000" w:themeColor="text1"/>
          <w:vertAlign w:val="superscript"/>
        </w:rPr>
        <w:t>[10]</w:t>
      </w:r>
      <w:r w:rsidR="003D2B62" w:rsidRPr="006752A2">
        <w:rPr>
          <w:rFonts w:ascii="Book Antiqua" w:hAnsi="Book Antiqua" w:cstheme="majorBidi"/>
          <w:color w:val="000000" w:themeColor="text1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.</w:t>
      </w:r>
    </w:p>
    <w:p w14:paraId="6096D100" w14:textId="433232B3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Ear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tensiv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uscit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creas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mplica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pp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B</w:t>
      </w:r>
      <w:r w:rsidR="003D2B62" w:rsidRPr="006752A2">
        <w:rPr>
          <w:rFonts w:ascii="Book Antiqua" w:eastAsia="Times New Roman" w:hAnsi="Book Antiqua" w:cstheme="majorBidi"/>
          <w:color w:val="000000" w:themeColor="text1"/>
          <w:lang w:eastAsia="en-GB"/>
        </w:rPr>
        <w:fldChar w:fldCharType="begin"/>
      </w:r>
      <w:r w:rsidR="008822A0" w:rsidRPr="006752A2">
        <w:rPr>
          <w:rFonts w:ascii="Book Antiqua" w:eastAsia="Times New Roman" w:hAnsi="Book Antiqua" w:cstheme="majorBidi"/>
          <w:color w:val="000000" w:themeColor="text1"/>
          <w:lang w:eastAsia="en-GB"/>
        </w:rPr>
        <w:instrText xml:space="preserve"> ADDIN EN.CITE &lt;EndNote&gt;&lt;Cite&gt;&lt;Author&gt;Baradarian&lt;/Author&gt;&lt;Year&gt;2004&lt;/Year&gt;&lt;RecNum&gt;241&lt;/RecNum&gt;&lt;DisplayText&gt;&lt;style face="superscript"&gt;[11]&lt;/style&gt;&lt;/DisplayText&gt;&lt;record&gt;&lt;rec-number&gt;241&lt;/rec-number&gt;&lt;foreign-keys&gt;&lt;key app="EN" db-id="st5t2f2vyfzvtdesa0dvr5s9vt2fxf2e9rav" timestamp="1657399740"&gt;241&lt;/key&gt;&lt;/foreign-keys&gt;&lt;ref-type name="Journal Article"&gt;17&lt;/ref-type&gt;&lt;contributors&gt;&lt;authors&gt;&lt;author&gt;Baradarian, R.&lt;/author&gt;&lt;author&gt;Ramdhaney, S.&lt;/author&gt;&lt;author&gt;Chapalamadugu, R.&lt;/author&gt;&lt;author&gt;Skoczylas, L.&lt;/author&gt;&lt;author&gt;Wang, K.&lt;/author&gt;&lt;author&gt;Rivilis, S.&lt;/author&gt;&lt;author&gt;Remus, K.&lt;/author&gt;&lt;author&gt;Mayer, I.&lt;/author&gt;&lt;author&gt;Iswara, K.&lt;/author&gt;&lt;author&gt;Tenner, S.&lt;/author&gt;&lt;/authors&gt;&lt;/contributors&gt;&lt;auth-address&gt;Division of Gastroenterology, Department of Medicine, Maimonides Medical Center, Brooklyn, New York, USA.&lt;/auth-address&gt;&lt;titles&gt;&lt;title&gt;Early intensive resuscitation of patients with upper gastrointestinal bleeding decreases mortality&lt;/title&gt;&lt;secondary-title&gt;Am J Gastroenterol&lt;/secondary-title&gt;&lt;/titles&gt;&lt;periodical&gt;&lt;full-title&gt;Am J Gastroenterol&lt;/full-title&gt;&lt;/periodical&gt;&lt;pages&gt;619-22&lt;/pages&gt;&lt;volume&gt;99&lt;/volume&gt;&lt;number&gt;4&lt;/number&gt;&lt;edition&gt;2004/04/20&lt;/edition&gt;&lt;keywords&gt;&lt;keyword&gt;Adult&lt;/keyword&gt;&lt;keyword&gt;Aged&lt;/keyword&gt;&lt;keyword&gt;Aged, 80 and over&lt;/keyword&gt;&lt;keyword&gt;Esophageal and Gastric Varices/complications&lt;/keyword&gt;&lt;keyword&gt;Female&lt;/keyword&gt;&lt;keyword&gt;Gastrointestinal Hemorrhage/etiology/*mortality&lt;/keyword&gt;&lt;keyword&gt;Humans&lt;/keyword&gt;&lt;keyword&gt;Male&lt;/keyword&gt;&lt;keyword&gt;Middle Aged&lt;/keyword&gt;&lt;keyword&gt;Peptic Ulcer/complications&lt;/keyword&gt;&lt;keyword&gt;Prospective Studies&lt;/keyword&gt;&lt;keyword&gt;*Resuscitation/methods&lt;/keyword&gt;&lt;keyword&gt;Time Factors&lt;/keyword&gt;&lt;/keywords&gt;&lt;dates&gt;&lt;year&gt;2004&lt;/year&gt;&lt;pub-dates&gt;&lt;date&gt;Apr&lt;/date&gt;&lt;/pub-dates&gt;&lt;/dates&gt;&lt;isbn&gt;0002-9270 (Print)&amp;#xD;0002-9270 (Linking)&lt;/isbn&gt;&lt;accession-num&gt;15089891&lt;/accession-num&gt;&lt;urls&gt;&lt;related-urls&gt;&lt;url&gt;https://www.ncbi.nlm.nih.gov/pubmed/15089891&lt;/url&gt;&lt;/related-urls&gt;&lt;/urls&gt;&lt;electronic-resource-num&gt;10.1111/j.1572-0241.2004.04073.x&lt;/electronic-resource-num&gt;&lt;/record&gt;&lt;/Cite&gt;&lt;/EndNote&gt;</w:instrText>
      </w:r>
      <w:r w:rsidR="003D2B62" w:rsidRPr="006752A2">
        <w:rPr>
          <w:rFonts w:ascii="Book Antiqua" w:eastAsia="Times New Roman" w:hAnsi="Book Antiqua" w:cstheme="majorBidi"/>
          <w:color w:val="000000" w:themeColor="text1"/>
          <w:lang w:eastAsia="en-GB"/>
        </w:rPr>
        <w:fldChar w:fldCharType="separate"/>
      </w:r>
      <w:r w:rsidR="008822A0" w:rsidRPr="006752A2">
        <w:rPr>
          <w:rFonts w:ascii="Book Antiqua" w:eastAsia="Times New Roman" w:hAnsi="Book Antiqua" w:cstheme="majorBidi"/>
          <w:noProof/>
          <w:color w:val="000000" w:themeColor="text1"/>
          <w:vertAlign w:val="superscript"/>
          <w:lang w:eastAsia="en-GB"/>
        </w:rPr>
        <w:t>[11]</w:t>
      </w:r>
      <w:r w:rsidR="003D2B62" w:rsidRPr="006752A2">
        <w:rPr>
          <w:rFonts w:ascii="Book Antiqua" w:eastAsia="Times New Roman" w:hAnsi="Book Antiqua" w:cstheme="majorBidi"/>
          <w:color w:val="000000" w:themeColor="text1"/>
          <w:lang w:eastAsia="en-GB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wever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noug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tail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uidelin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gar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anagem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modynamical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nstab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i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m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ncertaint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bou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ptim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lui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de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yp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lui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reat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o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3D2B62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HcmFsbmVrPC9BdXRob3I+PFllYXI+MjAyMTwvWWVhcj48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==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HcmFsbmVrPC9BdXRob3I+PFllYXI+MjAyMTwvWWVhcj48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==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="003D2B62" w:rsidRPr="006752A2">
        <w:rPr>
          <w:rFonts w:ascii="Book Antiqua" w:eastAsia="Times New Roman" w:hAnsi="Book Antiqua" w:cstheme="majorBidi"/>
          <w:color w:val="000000" w:themeColor="text1"/>
        </w:rPr>
      </w:r>
      <w:r w:rsidR="003D2B62" w:rsidRPr="006752A2">
        <w:rPr>
          <w:rFonts w:ascii="Book Antiqua" w:eastAsia="Times New Roman" w:hAnsi="Book Antiqua" w:cstheme="majorBidi"/>
          <w:color w:val="000000" w:themeColor="text1"/>
        </w:rPr>
        <w:fldChar w:fldCharType="separate"/>
      </w:r>
      <w:r w:rsidR="002E6E1A" w:rsidRPr="006752A2">
        <w:rPr>
          <w:rFonts w:ascii="Book Antiqua" w:eastAsia="Times New Roman" w:hAnsi="Book Antiqua" w:cstheme="majorBidi"/>
          <w:noProof/>
          <w:color w:val="000000" w:themeColor="text1"/>
          <w:vertAlign w:val="superscript"/>
        </w:rPr>
        <w:t>[12-15]</w:t>
      </w:r>
      <w:r w:rsidR="003D2B62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.</w:t>
      </w:r>
    </w:p>
    <w:p w14:paraId="14DCE02B" w14:textId="16492B67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im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ystemat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arch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ublish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ystemat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view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ess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por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modynamical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nstab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B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arg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aria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por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come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m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arice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n-varice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ul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por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0%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ower</w:t>
      </w:r>
      <w:r w:rsidR="003D2B62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LaW08L0F1dGhvcj48WWVhcj4yMDIxPC9ZZWFyPjxSZWNO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LaW08L0F1dGhvcj48WWVhcj4yMDIxPC9ZZWFyPjxSZWNO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="003D2B62" w:rsidRPr="006752A2">
        <w:rPr>
          <w:rFonts w:ascii="Book Antiqua" w:eastAsia="Times New Roman" w:hAnsi="Book Antiqua" w:cstheme="majorBidi"/>
          <w:color w:val="000000" w:themeColor="text1"/>
        </w:rPr>
      </w:r>
      <w:r w:rsidR="003D2B62" w:rsidRPr="006752A2">
        <w:rPr>
          <w:rFonts w:ascii="Book Antiqua" w:eastAsia="Times New Roman" w:hAnsi="Book Antiqua" w:cstheme="majorBidi"/>
          <w:color w:val="000000" w:themeColor="text1"/>
        </w:rPr>
        <w:fldChar w:fldCharType="separate"/>
      </w:r>
      <w:r w:rsidR="002E6E1A" w:rsidRPr="006752A2">
        <w:rPr>
          <w:rFonts w:ascii="Book Antiqua" w:eastAsia="Times New Roman" w:hAnsi="Book Antiqua" w:cstheme="majorBidi"/>
          <w:noProof/>
          <w:color w:val="000000" w:themeColor="text1"/>
          <w:vertAlign w:val="superscript"/>
        </w:rPr>
        <w:t>[16-19]</w:t>
      </w:r>
      <w:r w:rsidR="003D2B62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="003D2B62" w:rsidRPr="006752A2">
        <w:rPr>
          <w:rFonts w:ascii="Book Antiqua" w:eastAsia="Times New Roman" w:hAnsi="Book Antiqua" w:cstheme="majorBidi"/>
          <w:color w:val="000000" w:themeColor="text1"/>
        </w:rPr>
        <w:t>,</w:t>
      </w:r>
      <w:r w:rsidR="00BE5AC4" w:rsidRPr="006752A2">
        <w:rPr>
          <w:rFonts w:ascii="Book Antiqua" w:eastAsia="Times New Roman" w:hAnsi="Book Antiqua" w:cstheme="majorBidi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ere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ther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xcee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60%</w:t>
      </w:r>
      <w:r w:rsidR="003D2B62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FbHNlYmFleTwvQXV0aG9yPjxZZWFyPjIwMTg8L1llYXI+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FbHNlYmFleTwvQXV0aG9yPjxZZWFyPjIwMTg8L1llYXI+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="003D2B62" w:rsidRPr="006752A2">
        <w:rPr>
          <w:rFonts w:ascii="Book Antiqua" w:eastAsia="Times New Roman" w:hAnsi="Book Antiqua" w:cstheme="majorBidi"/>
          <w:color w:val="000000" w:themeColor="text1"/>
        </w:rPr>
      </w:r>
      <w:r w:rsidR="003D2B62" w:rsidRPr="006752A2">
        <w:rPr>
          <w:rFonts w:ascii="Book Antiqua" w:eastAsia="Times New Roman" w:hAnsi="Book Antiqua" w:cstheme="majorBidi"/>
          <w:color w:val="000000" w:themeColor="text1"/>
        </w:rPr>
        <w:fldChar w:fldCharType="separate"/>
      </w:r>
      <w:r w:rsidR="002E6E1A" w:rsidRPr="006752A2">
        <w:rPr>
          <w:rFonts w:ascii="Book Antiqua" w:eastAsia="Times New Roman" w:hAnsi="Book Antiqua" w:cstheme="majorBidi"/>
          <w:noProof/>
          <w:color w:val="000000" w:themeColor="text1"/>
          <w:vertAlign w:val="superscript"/>
        </w:rPr>
        <w:t>[20-22]</w:t>
      </w:r>
      <w:r w:rsidR="003D2B62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="003D2B62" w:rsidRPr="006752A2">
        <w:rPr>
          <w:rFonts w:ascii="Book Antiqua" w:eastAsia="Times New Roman" w:hAnsi="Book Antiqua" w:cstheme="majorBidi"/>
          <w:color w:val="000000" w:themeColor="text1"/>
        </w:rPr>
        <w:t>.</w:t>
      </w:r>
      <w:r w:rsidR="00BE5AC4" w:rsidRPr="006752A2">
        <w:rPr>
          <w:rFonts w:ascii="Book Antiqua" w:eastAsia="Times New Roman" w:hAnsi="Book Antiqua" w:cstheme="majorBidi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refore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im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ligh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mportanc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cogniz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o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quantify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ol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v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a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urce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ditionally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ubgroup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alys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a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essm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im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com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pit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ay).</w:t>
      </w:r>
    </w:p>
    <w:p w14:paraId="78908C10" w14:textId="77777777" w:rsidR="006C0779" w:rsidRPr="006752A2" w:rsidRDefault="006C0779" w:rsidP="006C0779">
      <w:pPr>
        <w:spacing w:line="360" w:lineRule="auto"/>
        <w:jc w:val="both"/>
        <w:rPr>
          <w:rFonts w:ascii="Book Antiqua" w:eastAsia="Book Antiqua" w:hAnsi="Book Antiqua" w:cs="Book Antiqua"/>
          <w:b/>
          <w:caps/>
          <w:color w:val="000000" w:themeColor="text1"/>
          <w:u w:val="single"/>
        </w:rPr>
      </w:pPr>
    </w:p>
    <w:p w14:paraId="5C5A35BA" w14:textId="60071C26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caps/>
          <w:color w:val="000000" w:themeColor="text1"/>
          <w:u w:val="single"/>
        </w:rPr>
        <w:t>MATERIALS</w:t>
      </w:r>
      <w:r w:rsidR="00BE5AC4" w:rsidRPr="006752A2">
        <w:rPr>
          <w:rFonts w:ascii="Book Antiqua" w:eastAsia="Book Antiqua" w:hAnsi="Book Antiqua" w:cs="Book Antiqua"/>
          <w:b/>
          <w:caps/>
          <w:color w:val="000000" w:themeColor="text1"/>
          <w:u w:val="single"/>
        </w:rPr>
        <w:t xml:space="preserve"> </w:t>
      </w:r>
      <w:r w:rsidRPr="006752A2">
        <w:rPr>
          <w:rFonts w:ascii="Book Antiqua" w:eastAsia="Book Antiqua" w:hAnsi="Book Antiqua" w:cs="Book Antiqua"/>
          <w:b/>
          <w:caps/>
          <w:color w:val="000000" w:themeColor="text1"/>
          <w:u w:val="single"/>
        </w:rPr>
        <w:t>AND</w:t>
      </w:r>
      <w:r w:rsidR="00BE5AC4" w:rsidRPr="006752A2">
        <w:rPr>
          <w:rFonts w:ascii="Book Antiqua" w:eastAsia="Book Antiqua" w:hAnsi="Book Antiqua" w:cs="Book Antiqua"/>
          <w:b/>
          <w:caps/>
          <w:color w:val="000000" w:themeColor="text1"/>
          <w:u w:val="single"/>
        </w:rPr>
        <w:t xml:space="preserve"> </w:t>
      </w:r>
      <w:r w:rsidRPr="006752A2">
        <w:rPr>
          <w:rFonts w:ascii="Book Antiqua" w:eastAsia="Book Antiqua" w:hAnsi="Book Antiqua" w:cs="Book Antiqua"/>
          <w:b/>
          <w:caps/>
          <w:color w:val="000000" w:themeColor="text1"/>
          <w:u w:val="single"/>
        </w:rPr>
        <w:t>METHODS</w:t>
      </w:r>
    </w:p>
    <w:p w14:paraId="2B525FD1" w14:textId="7B33EBE6" w:rsidR="006C0779" w:rsidRPr="006752A2" w:rsidRDefault="006C0779" w:rsidP="00D628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ystemat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view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eta-analys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proofErr w:type="gramEnd"/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duc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llow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commend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eferr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port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tem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ystemat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view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eta-Analys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PRISMA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2020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uideline</w:t>
      </w:r>
      <w:r w:rsidR="003D2B62" w:rsidRPr="006752A2">
        <w:rPr>
          <w:rFonts w:ascii="Book Antiqua" w:hAnsi="Book Antiqua"/>
          <w:color w:val="000000" w:themeColor="text1"/>
        </w:rPr>
        <w:fldChar w:fldCharType="begin">
          <w:fldData xml:space="preserve">PEVuZE5vdGU+PENpdGU+PEF1dGhvcj5QYWdlPC9BdXRob3I+PFllYXI+MjAyMTwvWWVhcj48UmVj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</w:fldData>
        </w:fldChar>
      </w:r>
      <w:r w:rsidR="002E6E1A" w:rsidRPr="006752A2">
        <w:rPr>
          <w:rFonts w:ascii="Book Antiqua" w:hAnsi="Book Antiqua"/>
          <w:color w:val="000000" w:themeColor="text1"/>
        </w:rPr>
        <w:instrText xml:space="preserve"> ADDIN EN.CITE </w:instrText>
      </w:r>
      <w:r w:rsidR="002E6E1A" w:rsidRPr="006752A2">
        <w:rPr>
          <w:rFonts w:ascii="Book Antiqua" w:hAnsi="Book Antiqua"/>
          <w:color w:val="000000" w:themeColor="text1"/>
        </w:rPr>
        <w:fldChar w:fldCharType="begin">
          <w:fldData xml:space="preserve">PEVuZE5vdGU+PENpdGU+PEF1dGhvcj5QYWdlPC9BdXRob3I+PFllYXI+MjAyMTwvWWVhcj48UmVj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</w:fldData>
        </w:fldChar>
      </w:r>
      <w:r w:rsidR="002E6E1A" w:rsidRPr="006752A2">
        <w:rPr>
          <w:rFonts w:ascii="Book Antiqua" w:hAnsi="Book Antiqua"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hAnsi="Book Antiqua"/>
          <w:color w:val="000000" w:themeColor="text1"/>
        </w:rPr>
      </w:r>
      <w:r w:rsidR="002E6E1A" w:rsidRPr="006752A2">
        <w:rPr>
          <w:rFonts w:ascii="Book Antiqua" w:hAnsi="Book Antiqua"/>
          <w:color w:val="000000" w:themeColor="text1"/>
        </w:rPr>
        <w:fldChar w:fldCharType="end"/>
      </w:r>
      <w:r w:rsidR="003D2B62" w:rsidRPr="006752A2">
        <w:rPr>
          <w:rFonts w:ascii="Book Antiqua" w:hAnsi="Book Antiqua"/>
          <w:color w:val="000000" w:themeColor="text1"/>
        </w:rPr>
      </w:r>
      <w:r w:rsidR="003D2B62" w:rsidRPr="006752A2">
        <w:rPr>
          <w:rFonts w:ascii="Book Antiqua" w:hAnsi="Book Antiqua"/>
          <w:color w:val="000000" w:themeColor="text1"/>
        </w:rPr>
        <w:fldChar w:fldCharType="separate"/>
      </w:r>
      <w:r w:rsidR="002E6E1A" w:rsidRPr="006752A2">
        <w:rPr>
          <w:rFonts w:ascii="Book Antiqua" w:hAnsi="Book Antiqua"/>
          <w:noProof/>
          <w:color w:val="000000" w:themeColor="text1"/>
          <w:vertAlign w:val="superscript"/>
        </w:rPr>
        <w:t>[23]</w:t>
      </w:r>
      <w:r w:rsidR="003D2B62" w:rsidRPr="006752A2">
        <w:rPr>
          <w:rFonts w:ascii="Book Antiqua" w:hAnsi="Book Antiqua"/>
          <w:color w:val="000000" w:themeColor="text1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commenda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chran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andboo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ls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llowed</w:t>
      </w:r>
      <w:r w:rsidR="003D2B62" w:rsidRPr="006752A2">
        <w:rPr>
          <w:rFonts w:ascii="Book Antiqua" w:hAnsi="Book Antiqua"/>
          <w:color w:val="000000" w:themeColor="text1"/>
        </w:rPr>
        <w:fldChar w:fldCharType="begin"/>
      </w:r>
      <w:r w:rsidR="002E6E1A" w:rsidRPr="006752A2">
        <w:rPr>
          <w:rFonts w:ascii="Book Antiqua" w:hAnsi="Book Antiqua"/>
          <w:color w:val="000000" w:themeColor="text1"/>
        </w:rPr>
        <w:instrText xml:space="preserve"> ADDIN EN.CITE &lt;EndNote&gt;&lt;Cite&gt;&lt;Author&gt;Chandler&lt;/Author&gt;&lt;Year&gt;2013&lt;/Year&gt;&lt;RecNum&gt;222&lt;/RecNum&gt;&lt;DisplayText&gt;&lt;style face="superscript"&gt;[24]&lt;/style&gt;&lt;/DisplayText&gt;&lt;record&gt;&lt;rec-number&gt;222&lt;/rec-number&gt;&lt;foreign-keys&gt;&lt;key app="EN" db-id="st5t2f2vyfzvtdesa0dvr5s9vt2fxf2e9rav" timestamp="1655131234"&gt;222&lt;/key&gt;&lt;/foreign-keys&gt;&lt;ref-type name="Journal Article"&gt;17&lt;/ref-type&gt;&lt;contributors&gt;&lt;authors&gt;&lt;author&gt;Chandler, J.&lt;/author&gt;&lt;author&gt;Hopewell, S.&lt;/author&gt;&lt;/authors&gt;&lt;/contributors&gt;&lt;auth-address&gt;The Cochrane Collaboration, Oxford, UK. jchandler@cochrane.org.&lt;/auth-address&gt;&lt;titles&gt;&lt;title&gt;Cochrane methods--twenty years experience in developing systematic review methods&lt;/title&gt;&lt;secondary-title&gt;Syst Rev&lt;/secondary-title&gt;&lt;/titles&gt;&lt;periodical&gt;&lt;full-title&gt;Syst Rev&lt;/full-title&gt;&lt;/periodical&gt;&lt;pages&gt;76&lt;/pages&gt;&lt;volume&gt;2&lt;/volume&gt;&lt;edition&gt;2013/09/21&lt;/edition&gt;&lt;keywords&gt;&lt;keyword&gt;Biomedical Research&lt;/keyword&gt;&lt;keyword&gt;Databases, Bibliographic&lt;/keyword&gt;&lt;keyword&gt;*Evidence-Based Medicine&lt;/keyword&gt;&lt;keyword&gt;History, 20th Century&lt;/keyword&gt;&lt;keyword&gt;History, 21st Century&lt;/keyword&gt;&lt;keyword&gt;Humans&lt;/keyword&gt;&lt;keyword&gt;Information Services/*history&lt;/keyword&gt;&lt;keyword&gt;Randomized Controlled Trials as Topic&lt;/keyword&gt;&lt;keyword&gt;Research Design/*standards&lt;/keyword&gt;&lt;keyword&gt;*Review Literature as Topic&lt;/keyword&gt;&lt;/keywords&gt;&lt;dates&gt;&lt;year&gt;2013&lt;/year&gt;&lt;pub-dates&gt;&lt;date&gt;Sep 20&lt;/date&gt;&lt;/pub-dates&gt;&lt;/dates&gt;&lt;isbn&gt;2046-4053 (Electronic)&amp;#xD;2046-4053 (Linking)&lt;/isbn&gt;&lt;accession-num&gt;24050381&lt;/accession-num&gt;&lt;urls&gt;&lt;related-urls&gt;&lt;url&gt;https://www.ncbi.nlm.nih.gov/pubmed/24050381&lt;/url&gt;&lt;/related-urls&gt;&lt;/urls&gt;&lt;custom2&gt;PMC3849105&lt;/custom2&gt;&lt;electronic-resource-num&gt;10.1186/2046-4053-2-76&lt;/electronic-resource-num&gt;&lt;/record&gt;&lt;/Cite&gt;&lt;/EndNote&gt;</w:instrText>
      </w:r>
      <w:r w:rsidR="003D2B62" w:rsidRPr="006752A2">
        <w:rPr>
          <w:rFonts w:ascii="Book Antiqua" w:hAnsi="Book Antiqua"/>
          <w:color w:val="000000" w:themeColor="text1"/>
        </w:rPr>
        <w:fldChar w:fldCharType="separate"/>
      </w:r>
      <w:r w:rsidR="002E6E1A" w:rsidRPr="006752A2">
        <w:rPr>
          <w:rFonts w:ascii="Book Antiqua" w:hAnsi="Book Antiqua"/>
          <w:noProof/>
          <w:color w:val="000000" w:themeColor="text1"/>
          <w:vertAlign w:val="superscript"/>
        </w:rPr>
        <w:t>[24]</w:t>
      </w:r>
      <w:r w:rsidR="003D2B62" w:rsidRPr="006752A2">
        <w:rPr>
          <w:rFonts w:ascii="Book Antiqua" w:hAnsi="Book Antiqua"/>
          <w:color w:val="000000" w:themeColor="text1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toco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gister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SPER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RD42021283258)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ul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her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t</w:t>
      </w:r>
      <w:r w:rsidR="003D2B62" w:rsidRPr="006752A2">
        <w:rPr>
          <w:rFonts w:ascii="Book Antiqua" w:hAnsi="Book Antiqua"/>
          <w:color w:val="000000" w:themeColor="text1"/>
        </w:rPr>
        <w:fldChar w:fldCharType="begin"/>
      </w:r>
      <w:r w:rsidR="002E6E1A" w:rsidRPr="006752A2">
        <w:rPr>
          <w:rFonts w:ascii="Book Antiqua" w:hAnsi="Book Antiqua"/>
          <w:color w:val="000000" w:themeColor="text1"/>
        </w:rPr>
        <w:instrText xml:space="preserve"> ADDIN EN.CITE &lt;EndNote&gt;&lt;Cite&gt;&lt;Author&gt;Booth&lt;/Author&gt;&lt;Year&gt;2013&lt;/Year&gt;&lt;RecNum&gt;223&lt;/RecNum&gt;&lt;DisplayText&gt;&lt;style face="superscript"&gt;[25]&lt;/style&gt;&lt;/DisplayText&gt;&lt;record&gt;&lt;rec-number&gt;223&lt;/rec-number&gt;&lt;foreign-keys&gt;&lt;key app="EN" db-id="st5t2f2vyfzvtdesa0dvr5s9vt2fxf2e9rav" timestamp="1655131440"&gt;223&lt;/key&gt;&lt;/foreign-keys&gt;&lt;ref-type name="Journal Article"&gt;17&lt;/ref-type&gt;&lt;contributors&gt;&lt;authors&gt;&lt;author&gt;Booth, A.&lt;/author&gt;&lt;author&gt;Clarke, M.&lt;/author&gt;&lt;author&gt;Dooley, G.&lt;/author&gt;&lt;author&gt;Ghersi, D.&lt;/author&gt;&lt;author&gt;Moher, D.&lt;/author&gt;&lt;author&gt;Petticrew, M.&lt;/author&gt;&lt;author&gt;Stewart, L.&lt;/author&gt;&lt;/authors&gt;&lt;/contributors&gt;&lt;auth-address&gt;Centre for Reviews and Dissemination, University of York, Alcuin B Block, Heslington, York, YO10 5DD, UK. alison.booth@york.ac.uk&lt;/auth-address&gt;&lt;titles&gt;&lt;title&gt;PROSPERO at one year: an evaluation of its utility&lt;/title&gt;&lt;secondary-title&gt;Syst Rev&lt;/secondary-title&gt;&lt;/titles&gt;&lt;periodical&gt;&lt;full-title&gt;Syst Rev&lt;/full-title&gt;&lt;/periodical&gt;&lt;pages&gt;4&lt;/pages&gt;&lt;volume&gt;2&lt;/volume&gt;&lt;edition&gt;2013/01/17&lt;/edition&gt;&lt;keywords&gt;&lt;keyword&gt;Humans&lt;/keyword&gt;&lt;keyword&gt;Publication Bias&lt;/keyword&gt;&lt;keyword&gt;*Registries/standards/statistics &amp;amp; numerical data&lt;/keyword&gt;&lt;keyword&gt;*Review Literature as Topic&lt;/keyword&gt;&lt;/keywords&gt;&lt;dates&gt;&lt;year&gt;2013&lt;/year&gt;&lt;pub-dates&gt;&lt;date&gt;Jan 15&lt;/date&gt;&lt;/pub-dates&gt;&lt;/dates&gt;&lt;isbn&gt;2046-4053 (Electronic)&amp;#xD;2046-4053 (Linking)&lt;/isbn&gt;&lt;accession-num&gt;23320413&lt;/accession-num&gt;&lt;urls&gt;&lt;related-urls&gt;&lt;url&gt;https://www.ncbi.nlm.nih.gov/pubmed/23320413&lt;/url&gt;&lt;/related-urls&gt;&lt;/urls&gt;&lt;custom2&gt;PMC3563608&lt;/custom2&gt;&lt;electronic-resource-num&gt;10.1186/2046-4053-2-4&lt;/electronic-resource-num&gt;&lt;/record&gt;&lt;/Cite&gt;&lt;/EndNote&gt;</w:instrText>
      </w:r>
      <w:r w:rsidR="003D2B62" w:rsidRPr="006752A2">
        <w:rPr>
          <w:rFonts w:ascii="Book Antiqua" w:hAnsi="Book Antiqua"/>
          <w:color w:val="000000" w:themeColor="text1"/>
        </w:rPr>
        <w:fldChar w:fldCharType="separate"/>
      </w:r>
      <w:r w:rsidR="002E6E1A" w:rsidRPr="006752A2">
        <w:rPr>
          <w:rFonts w:ascii="Book Antiqua" w:hAnsi="Book Antiqua"/>
          <w:noProof/>
          <w:color w:val="000000" w:themeColor="text1"/>
          <w:vertAlign w:val="superscript"/>
        </w:rPr>
        <w:t>[25]</w:t>
      </w:r>
      <w:r w:rsidR="003D2B62" w:rsidRPr="006752A2">
        <w:rPr>
          <w:rFonts w:ascii="Book Antiqua" w:hAnsi="Book Antiqua"/>
          <w:color w:val="000000" w:themeColor="text1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addi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w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appli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Referenc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Cit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Analys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(RCA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tool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whic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ba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artifici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intelligenc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technology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Th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too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allow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u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acces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lastRenderedPageBreak/>
        <w:t>comprehensiv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databa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cita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acros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multip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discipline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ai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u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identify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mo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rec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significa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articl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62865" w:rsidRPr="006752A2">
        <w:rPr>
          <w:rFonts w:ascii="Book Antiqua" w:eastAsia="Book Antiqua" w:hAnsi="Book Antiqua" w:cs="Book Antiqua"/>
          <w:color w:val="000000" w:themeColor="text1"/>
        </w:rPr>
        <w:t>research.</w:t>
      </w:r>
    </w:p>
    <w:p w14:paraId="5AA112A7" w14:textId="77777777" w:rsidR="008D0D97" w:rsidRPr="006752A2" w:rsidRDefault="008D0D97" w:rsidP="006C0779">
      <w:pPr>
        <w:spacing w:line="360" w:lineRule="auto"/>
        <w:jc w:val="both"/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</w:pPr>
    </w:p>
    <w:p w14:paraId="1232AE51" w14:textId="6A29DB42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Eligibility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criteria</w:t>
      </w:r>
    </w:p>
    <w:p w14:paraId="3D5627A7" w14:textId="7D138C30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W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ppli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CoPop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ondi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text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pulation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ramewor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stablis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ligibil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riteria</w:t>
      </w:r>
      <w:r w:rsidR="003D2B62" w:rsidRPr="006752A2">
        <w:rPr>
          <w:rFonts w:ascii="Book Antiqua" w:eastAsia="Times New Roman" w:hAnsi="Book Antiqua" w:cstheme="majorBidi"/>
          <w:color w:val="000000" w:themeColor="text1"/>
        </w:rPr>
        <w:fldChar w:fldCharType="begin"/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 &lt;EndNote&gt;&lt;Cite&gt;&lt;Author&gt;Munn&lt;/Author&gt;&lt;Year&gt;2015&lt;/Year&gt;&lt;RecNum&gt;224&lt;/RecNum&gt;&lt;DisplayText&gt;&lt;style face="superscript"&gt;[26]&lt;/style&gt;&lt;/DisplayText&gt;&lt;record&gt;&lt;rec-number&gt;224&lt;/rec-number&gt;&lt;foreign-keys&gt;&lt;key app="EN" db-id="st5t2f2vyfzvtdesa0dvr5s9vt2fxf2e9rav" timestamp="1655135099"&gt;224&lt;/key&gt;&lt;/foreign-keys&gt;&lt;ref-type name="Journal Article"&gt;17&lt;/ref-type&gt;&lt;contributors&gt;&lt;authors&gt;&lt;author&gt;Munn, Z.&lt;/author&gt;&lt;author&gt;Moola, S.&lt;/author&gt;&lt;author&gt;Lisy, K.&lt;/author&gt;&lt;author&gt;Riitano, D.&lt;/author&gt;&lt;author&gt;Tufanaru, C.&lt;/author&gt;&lt;/authors&gt;&lt;/contributors&gt;&lt;auth-address&gt;Faculty of Health Sciences, The Joanna Briggs Institute, The University of Adelaide, Adelaide, South Australia, Australia.&lt;/auth-address&gt;&lt;titles&gt;&lt;title&gt;Methodological guidance for systematic reviews of observational epidemiological studies reporting prevalence and cumulative incidence data&lt;/title&gt;&lt;secondary-title&gt;Int J Evid Based Healthc&lt;/secondary-title&gt;&lt;/titles&gt;&lt;periodical&gt;&lt;full-title&gt;Int J Evid Based Healthc&lt;/full-title&gt;&lt;/periodical&gt;&lt;pages&gt;147-53&lt;/pages&gt;&lt;volume&gt;13&lt;/volume&gt;&lt;number&gt;3&lt;/number&gt;&lt;edition&gt;2015/09/01&lt;/edition&gt;&lt;keywords&gt;&lt;keyword&gt;Empirical Research&lt;/keyword&gt;&lt;keyword&gt;*Epidemiology&lt;/keyword&gt;&lt;keyword&gt;Evidence-Based Medicine/*organization &amp;amp; administration/standards&lt;/keyword&gt;&lt;keyword&gt;Guidelines as Topic/*standards&lt;/keyword&gt;&lt;keyword&gt;Humans&lt;/keyword&gt;&lt;keyword&gt;Incidence&lt;/keyword&gt;&lt;keyword&gt;Meta-Analysis as Topic&lt;/keyword&gt;&lt;keyword&gt;*Observational Studies as Topic&lt;/keyword&gt;&lt;keyword&gt;Population Surveillance&lt;/keyword&gt;&lt;keyword&gt;Prevalence&lt;/keyword&gt;&lt;keyword&gt;Research Design/*standards&lt;/keyword&gt;&lt;keyword&gt;*Review Literature as Topic&lt;/keyword&gt;&lt;/keywords&gt;&lt;dates&gt;&lt;year&gt;2015&lt;/year&gt;&lt;pub-dates&gt;&lt;date&gt;Sep&lt;/date&gt;&lt;/pub-dates&gt;&lt;/dates&gt;&lt;isbn&gt;1744-1609 (Electronic)&amp;#xD;1744-1595 (Linking)&lt;/isbn&gt;&lt;accession-num&gt;26317388&lt;/accession-num&gt;&lt;urls&gt;&lt;related-urls&gt;&lt;url&gt;https://www.ncbi.nlm.nih.gov/pubmed/26317388&lt;/url&gt;&lt;/related-urls&gt;&lt;/urls&gt;&lt;electronic-resource-num&gt;10.1097/XEB.0000000000000054&lt;/electronic-resource-num&gt;&lt;/record&gt;&lt;/Cite&gt;&lt;/EndNote&gt;</w:instrText>
      </w:r>
      <w:r w:rsidR="003D2B62" w:rsidRPr="006752A2">
        <w:rPr>
          <w:rFonts w:ascii="Book Antiqua" w:eastAsia="Times New Roman" w:hAnsi="Book Antiqua" w:cstheme="majorBidi"/>
          <w:color w:val="000000" w:themeColor="text1"/>
        </w:rPr>
        <w:fldChar w:fldCharType="separate"/>
      </w:r>
      <w:r w:rsidR="002E6E1A" w:rsidRPr="006752A2">
        <w:rPr>
          <w:rFonts w:ascii="Book Antiqua" w:eastAsia="Times New Roman" w:hAnsi="Book Antiqua" w:cstheme="majorBidi"/>
          <w:noProof/>
          <w:color w:val="000000" w:themeColor="text1"/>
          <w:vertAlign w:val="superscript"/>
        </w:rPr>
        <w:t>[26]</w:t>
      </w:r>
      <w:r w:rsidR="003D2B62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di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modynam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stabil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/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astrointesti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text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pul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ul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.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All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definitions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hemodynamic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instability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accepted.</w:t>
      </w:r>
    </w:p>
    <w:p w14:paraId="2D3BFD6C" w14:textId="2310E245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Randomized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Controlled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rials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(RCTs),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cohorts,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case-control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included.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Cross-sectional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included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only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if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hemodynamic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parameters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assessed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admission.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lu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imar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u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pit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astrointesti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xclu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rticl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es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vestig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com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ft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pecif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tervention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rticl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ul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u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ugh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triev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tact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journal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uthor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verlapp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pulation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kep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arg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amp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izes.</w:t>
      </w:r>
    </w:p>
    <w:p w14:paraId="7175E435" w14:textId="77777777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</w:p>
    <w:p w14:paraId="52C0CC80" w14:textId="7D7BFE9E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Information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sources</w:t>
      </w:r>
    </w:p>
    <w:p w14:paraId="49721F18" w14:textId="2FD64D38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ystemat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arc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duc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re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a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atabases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EDLIN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</w:rPr>
        <w:t>vi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ubMed)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mbase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chran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entr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gist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troll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rial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ENTRAL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rom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ep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4</w:t>
      </w:r>
      <w:r w:rsidRPr="006752A2">
        <w:rPr>
          <w:rFonts w:ascii="Book Antiqua" w:eastAsia="Book Antiqua" w:hAnsi="Book Antiqua" w:cs="Book Antiqua"/>
          <w:color w:val="000000" w:themeColor="text1"/>
          <w:vertAlign w:val="superscript"/>
        </w:rPr>
        <w:t>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ctob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2021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anguag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th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tric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pplied.</w:t>
      </w:r>
    </w:p>
    <w:p w14:paraId="3A1FB855" w14:textId="77777777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</w:p>
    <w:p w14:paraId="6DEF5BD5" w14:textId="4E3284C0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Search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strategy</w:t>
      </w:r>
    </w:p>
    <w:p w14:paraId="12A2FB1C" w14:textId="2342F186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arc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ke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tain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w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a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cepts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274561" w:rsidRPr="006752A2">
        <w:rPr>
          <w:rFonts w:ascii="Book Antiqua" w:eastAsia="Book Antiqua" w:hAnsi="Book Antiqua" w:cs="Book Antiqua"/>
          <w:color w:val="000000" w:themeColor="text1"/>
        </w:rPr>
        <w:t>A</w:t>
      </w:r>
      <w:r w:rsidRPr="006752A2">
        <w:rPr>
          <w:rFonts w:ascii="Book Antiqua" w:eastAsia="Book Antiqua" w:hAnsi="Book Antiqua" w:cs="Book Antiqua"/>
          <w:color w:val="000000" w:themeColor="text1"/>
        </w:rPr>
        <w:t>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yp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urc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modynam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stabil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tail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arc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rategy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upplementar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ab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.</w:t>
      </w:r>
    </w:p>
    <w:p w14:paraId="1188170C" w14:textId="77777777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</w:p>
    <w:p w14:paraId="2CE8F1D7" w14:textId="0FF7FB49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Screening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selection</w:t>
      </w:r>
    </w:p>
    <w:p w14:paraId="7F928DB5" w14:textId="10889A21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Follow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ystemat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arch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yiel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rticl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mpor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ferenc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anagem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gram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EndNo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20.1)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uplic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rticl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limin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utomatical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lastRenderedPageBreak/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anual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verlapp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ublic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year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uthor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itle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creen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lec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erform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w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depend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viewer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</w:t>
      </w:r>
      <w:r w:rsidR="00813212" w:rsidRPr="006752A2">
        <w:rPr>
          <w:rFonts w:ascii="Book Antiqua" w:eastAsia="Book Antiqua" w:hAnsi="Book Antiqua" w:cs="Book Antiqua"/>
          <w:color w:val="000000" w:themeColor="text1"/>
        </w:rPr>
        <w:t>Obeid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813212" w:rsidRPr="006752A2">
        <w:rPr>
          <w:rFonts w:ascii="Book Antiqua" w:eastAsia="Book Antiqua" w:hAnsi="Book Antiqua" w:cs="Book Antiqua"/>
          <w:color w:val="000000" w:themeColor="text1"/>
        </w:rPr>
        <w:t>M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813212" w:rsidRPr="006752A2">
        <w:rPr>
          <w:rFonts w:ascii="Book Antiqua" w:eastAsia="Book Antiqua" w:hAnsi="Book Antiqua" w:cs="Book Antiqua"/>
          <w:color w:val="000000" w:themeColor="text1"/>
        </w:rPr>
        <w:t>Tar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813212" w:rsidRPr="006752A2">
        <w:rPr>
          <w:rFonts w:ascii="Book Antiqua" w:eastAsia="Book Antiqua" w:hAnsi="Book Antiqua" w:cs="Book Antiqua"/>
          <w:color w:val="000000" w:themeColor="text1"/>
        </w:rPr>
        <w:t>E</w:t>
      </w:r>
      <w:r w:rsidRPr="006752A2">
        <w:rPr>
          <w:rFonts w:ascii="Book Antiqua" w:eastAsia="Book Antiqua" w:hAnsi="Book Antiqua" w:cs="Book Antiqua"/>
          <w:color w:val="000000" w:themeColor="text1"/>
        </w:rPr>
        <w:t>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ir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it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bstract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u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ex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onside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ligibil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riteria)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hen'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kapp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efficient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(κ)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calculated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at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both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levels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selection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measure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inter-reviewer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reliability</w:t>
      </w:r>
      <w:r w:rsidRPr="006752A2">
        <w:rPr>
          <w:rFonts w:ascii="Book Antiqua" w:eastAsia="Book Antiqua" w:hAnsi="Book Antiqua" w:cs="Book Antiqua"/>
          <w:color w:val="000000" w:themeColor="text1"/>
        </w:rPr>
        <w:t>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sagreement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sensu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ach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ft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scu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rrespon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uth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</w:t>
      </w:r>
      <w:r w:rsidR="00813212" w:rsidRPr="006752A2">
        <w:rPr>
          <w:rFonts w:ascii="Book Antiqua" w:eastAsia="Book Antiqua" w:hAnsi="Book Antiqua" w:cs="Book Antiqua"/>
          <w:color w:val="000000" w:themeColor="text1"/>
        </w:rPr>
        <w:t>Erős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813212" w:rsidRPr="006752A2">
        <w:rPr>
          <w:rFonts w:ascii="Book Antiqua" w:eastAsia="Book Antiqua" w:hAnsi="Book Antiqua" w:cs="Book Antiqua"/>
          <w:color w:val="000000" w:themeColor="text1"/>
        </w:rPr>
        <w:t>B</w:t>
      </w:r>
      <w:r w:rsidRPr="006752A2">
        <w:rPr>
          <w:rFonts w:ascii="Book Antiqua" w:eastAsia="Book Antiqua" w:hAnsi="Book Antiqua" w:cs="Book Antiqua"/>
          <w:color w:val="000000" w:themeColor="text1"/>
        </w:rPr>
        <w:t>).</w:t>
      </w:r>
    </w:p>
    <w:p w14:paraId="34535955" w14:textId="77777777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</w:p>
    <w:p w14:paraId="7C96E007" w14:textId="4CDB40AA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Data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extraction</w:t>
      </w:r>
    </w:p>
    <w:p w14:paraId="431D57B1" w14:textId="26982160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leva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at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rom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ligib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xtrac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dependent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w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uthor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</w:t>
      </w:r>
      <w:r w:rsidR="005D1014" w:rsidRPr="006752A2">
        <w:rPr>
          <w:rFonts w:ascii="Book Antiqua" w:eastAsia="Book Antiqua" w:hAnsi="Book Antiqua" w:cs="Book Antiqua"/>
          <w:color w:val="000000" w:themeColor="text1"/>
        </w:rPr>
        <w:t>Obeid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5D1014" w:rsidRPr="006752A2">
        <w:rPr>
          <w:rFonts w:ascii="Book Antiqua" w:eastAsia="Book Antiqua" w:hAnsi="Book Antiqua" w:cs="Book Antiqua"/>
          <w:color w:val="000000" w:themeColor="text1"/>
        </w:rPr>
        <w:t>M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5D1014" w:rsidRPr="006752A2">
        <w:rPr>
          <w:rFonts w:ascii="Book Antiqua" w:eastAsia="Book Antiqua" w:hAnsi="Book Antiqua" w:cs="Book Antiqua"/>
          <w:color w:val="000000" w:themeColor="text1"/>
        </w:rPr>
        <w:t>Rancz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5D1014" w:rsidRPr="006752A2">
        <w:rPr>
          <w:rFonts w:ascii="Book Antiqua" w:eastAsia="Book Antiqua" w:hAnsi="Book Antiqua" w:cs="Book Antiqua"/>
          <w:color w:val="000000" w:themeColor="text1"/>
        </w:rPr>
        <w:t>A</w:t>
      </w:r>
      <w:r w:rsidRPr="006752A2">
        <w:rPr>
          <w:rFonts w:ascii="Book Antiqua" w:eastAsia="Book Antiqua" w:hAnsi="Book Antiqua" w:cs="Book Antiqua"/>
          <w:color w:val="000000" w:themeColor="text1"/>
        </w:rPr>
        <w:t>)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sagreem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olv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volv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rrespon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uth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</w:t>
      </w:r>
      <w:r w:rsidR="00131CB4" w:rsidRPr="006752A2">
        <w:rPr>
          <w:rFonts w:ascii="Book Antiqua" w:eastAsia="Book Antiqua" w:hAnsi="Book Antiqua" w:cs="Book Antiqua"/>
          <w:color w:val="000000" w:themeColor="text1"/>
        </w:rPr>
        <w:t>Erős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131CB4" w:rsidRPr="006752A2">
        <w:rPr>
          <w:rFonts w:ascii="Book Antiqua" w:eastAsia="Book Antiqua" w:hAnsi="Book Antiqua" w:cs="Book Antiqua"/>
          <w:color w:val="000000" w:themeColor="text1"/>
        </w:rPr>
        <w:t>B</w:t>
      </w:r>
      <w:r w:rsidRPr="006752A2">
        <w:rPr>
          <w:rFonts w:ascii="Book Antiqua" w:eastAsia="Book Antiqua" w:hAnsi="Book Antiqua" w:cs="Book Antiqua"/>
          <w:color w:val="000000" w:themeColor="text1"/>
        </w:rPr>
        <w:t>)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All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data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manually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collected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introduced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into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an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Excel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spreadsheet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(Office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365,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Microsoft,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Redmond,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WA,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U</w:t>
      </w:r>
      <w:r w:rsidR="00131CB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nited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S</w:t>
      </w:r>
      <w:r w:rsidR="00131CB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ates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)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analysi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llow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at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xtracted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131CB4" w:rsidRPr="006752A2">
        <w:rPr>
          <w:rFonts w:ascii="Book Antiqua" w:eastAsia="Book Antiqua" w:hAnsi="Book Antiqua" w:cs="Book Antiqua"/>
          <w:color w:val="000000" w:themeColor="text1"/>
        </w:rPr>
        <w:t>F</w:t>
      </w:r>
      <w:r w:rsidRPr="006752A2">
        <w:rPr>
          <w:rFonts w:ascii="Book Antiqua" w:eastAsia="Book Antiqua" w:hAnsi="Book Antiqua" w:cs="Book Antiqua"/>
          <w:color w:val="000000" w:themeColor="text1"/>
        </w:rPr>
        <w:t>ir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uthor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yea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ublica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git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bjec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dentifier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eographic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oca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erio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sig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umb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enter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as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mographic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urc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t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umb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B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o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velop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fini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vestig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come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im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tec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pit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ay)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.</w:t>
      </w:r>
    </w:p>
    <w:p w14:paraId="57B9F18C" w14:textId="77777777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</w:p>
    <w:p w14:paraId="1374764F" w14:textId="5C7BC95E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Risk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bias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assessment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quality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evidence</w:t>
      </w:r>
    </w:p>
    <w:p w14:paraId="75EB5E22" w14:textId="1A5BDD45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Tw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depend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uthor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</w:t>
      </w:r>
      <w:r w:rsidR="004846A0" w:rsidRPr="006752A2">
        <w:rPr>
          <w:rFonts w:ascii="Book Antiqua" w:eastAsia="Book Antiqua" w:hAnsi="Book Antiqua" w:cs="Book Antiqua"/>
          <w:color w:val="000000" w:themeColor="text1"/>
        </w:rPr>
        <w:t>Obeid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846A0" w:rsidRPr="006752A2">
        <w:rPr>
          <w:rFonts w:ascii="Book Antiqua" w:eastAsia="Book Antiqua" w:hAnsi="Book Antiqua" w:cs="Book Antiqua"/>
          <w:color w:val="000000" w:themeColor="text1"/>
        </w:rPr>
        <w:t>M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846A0" w:rsidRPr="006752A2">
        <w:rPr>
          <w:rFonts w:ascii="Book Antiqua" w:eastAsia="Book Antiqua" w:hAnsi="Book Antiqua" w:cs="Book Antiqua"/>
          <w:color w:val="000000" w:themeColor="text1"/>
        </w:rPr>
        <w:t>Tar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846A0" w:rsidRPr="006752A2">
        <w:rPr>
          <w:rFonts w:ascii="Book Antiqua" w:eastAsia="Book Antiqua" w:hAnsi="Book Antiqua" w:cs="Book Antiqua"/>
          <w:color w:val="000000" w:themeColor="text1"/>
        </w:rPr>
        <w:t>E</w:t>
      </w:r>
      <w:r w:rsidRPr="006752A2">
        <w:rPr>
          <w:rFonts w:ascii="Book Antiqua" w:eastAsia="Book Antiqua" w:hAnsi="Book Antiqua" w:cs="Book Antiqua"/>
          <w:color w:val="000000" w:themeColor="text1"/>
        </w:rPr>
        <w:t>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erform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is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i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essm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s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'Joann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rigg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stitu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evalenc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ritic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pprais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ol'</w:t>
      </w:r>
      <w:r w:rsidR="003D2B62" w:rsidRPr="006752A2">
        <w:rPr>
          <w:rFonts w:ascii="Book Antiqua" w:hAnsi="Book Antiqua" w:cstheme="majorBidi"/>
          <w:color w:val="000000" w:themeColor="text1"/>
        </w:rPr>
        <w:fldChar w:fldCharType="begin"/>
      </w:r>
      <w:r w:rsidR="002E6E1A" w:rsidRPr="006752A2">
        <w:rPr>
          <w:rFonts w:ascii="Book Antiqua" w:hAnsi="Book Antiqua" w:cstheme="majorBidi"/>
          <w:color w:val="000000" w:themeColor="text1"/>
        </w:rPr>
        <w:instrText xml:space="preserve"> ADDIN EN.CITE &lt;EndNote&gt;&lt;Cite&gt;&lt;Author&gt;Munn&lt;/Author&gt;&lt;Year&gt;2015&lt;/Year&gt;&lt;RecNum&gt;224&lt;/RecNum&gt;&lt;DisplayText&gt;&lt;style face="superscript"&gt;[26]&lt;/style&gt;&lt;/DisplayText&gt;&lt;record&gt;&lt;rec-number&gt;224&lt;/rec-number&gt;&lt;foreign-keys&gt;&lt;key app="EN" db-id="st5t2f2vyfzvtdesa0dvr5s9vt2fxf2e9rav" timestamp="1655135099"&gt;224&lt;/key&gt;&lt;/foreign-keys&gt;&lt;ref-type name="Journal Article"&gt;17&lt;/ref-type&gt;&lt;contributors&gt;&lt;authors&gt;&lt;author&gt;Munn, Z.&lt;/author&gt;&lt;author&gt;Moola, S.&lt;/author&gt;&lt;author&gt;Lisy, K.&lt;/author&gt;&lt;author&gt;Riitano, D.&lt;/author&gt;&lt;author&gt;Tufanaru, C.&lt;/author&gt;&lt;/authors&gt;&lt;/contributors&gt;&lt;auth-address&gt;Faculty of Health Sciences, The Joanna Briggs Institute, The University of Adelaide, Adelaide, South Australia, Australia.&lt;/auth-address&gt;&lt;titles&gt;&lt;title&gt;Methodological guidance for systematic reviews of observational epidemiological studies reporting prevalence and cumulative incidence data&lt;/title&gt;&lt;secondary-title&gt;Int J Evid Based Healthc&lt;/secondary-title&gt;&lt;/titles&gt;&lt;periodical&gt;&lt;full-title&gt;Int J Evid Based Healthc&lt;/full-title&gt;&lt;/periodical&gt;&lt;pages&gt;147-53&lt;/pages&gt;&lt;volume&gt;13&lt;/volume&gt;&lt;number&gt;3&lt;/number&gt;&lt;edition&gt;2015/09/01&lt;/edition&gt;&lt;keywords&gt;&lt;keyword&gt;Empirical Research&lt;/keyword&gt;&lt;keyword&gt;*Epidemiology&lt;/keyword&gt;&lt;keyword&gt;Evidence-Based Medicine/*organization &amp;amp; administration/standards&lt;/keyword&gt;&lt;keyword&gt;Guidelines as Topic/*standards&lt;/keyword&gt;&lt;keyword&gt;Humans&lt;/keyword&gt;&lt;keyword&gt;Incidence&lt;/keyword&gt;&lt;keyword&gt;Meta-Analysis as Topic&lt;/keyword&gt;&lt;keyword&gt;*Observational Studies as Topic&lt;/keyword&gt;&lt;keyword&gt;Population Surveillance&lt;/keyword&gt;&lt;keyword&gt;Prevalence&lt;/keyword&gt;&lt;keyword&gt;Research Design/*standards&lt;/keyword&gt;&lt;keyword&gt;*Review Literature as Topic&lt;/keyword&gt;&lt;/keywords&gt;&lt;dates&gt;&lt;year&gt;2015&lt;/year&gt;&lt;pub-dates&gt;&lt;date&gt;Sep&lt;/date&gt;&lt;/pub-dates&gt;&lt;/dates&gt;&lt;isbn&gt;1744-1609 (Electronic)&amp;#xD;1744-1595 (Linking)&lt;/isbn&gt;&lt;accession-num&gt;26317388&lt;/accession-num&gt;&lt;urls&gt;&lt;related-urls&gt;&lt;url&gt;https://www.ncbi.nlm.nih.gov/pubmed/26317388&lt;/url&gt;&lt;/related-urls&gt;&lt;/urls&gt;&lt;electronic-resource-num&gt;10.1097/XEB.0000000000000054&lt;/electronic-resource-num&gt;&lt;/record&gt;&lt;/Cite&gt;&lt;/EndNote&gt;</w:instrText>
      </w:r>
      <w:r w:rsidR="003D2B62" w:rsidRPr="006752A2">
        <w:rPr>
          <w:rFonts w:ascii="Book Antiqua" w:hAnsi="Book Antiqua" w:cstheme="majorBidi"/>
          <w:color w:val="000000" w:themeColor="text1"/>
        </w:rPr>
        <w:fldChar w:fldCharType="separate"/>
      </w:r>
      <w:r w:rsidR="002E6E1A" w:rsidRPr="006752A2">
        <w:rPr>
          <w:rFonts w:ascii="Book Antiqua" w:hAnsi="Book Antiqua" w:cstheme="majorBidi"/>
          <w:noProof/>
          <w:color w:val="000000" w:themeColor="text1"/>
          <w:vertAlign w:val="superscript"/>
        </w:rPr>
        <w:t>[26]</w:t>
      </w:r>
      <w:r w:rsidR="003D2B62" w:rsidRPr="006752A2">
        <w:rPr>
          <w:rFonts w:ascii="Book Antiqua" w:hAnsi="Book Antiqua" w:cstheme="majorBidi"/>
          <w:color w:val="000000" w:themeColor="text1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ir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view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olv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tenti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sagreem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</w:t>
      </w:r>
      <w:r w:rsidR="004846A0" w:rsidRPr="006752A2">
        <w:rPr>
          <w:rFonts w:ascii="Book Antiqua" w:eastAsia="Book Antiqua" w:hAnsi="Book Antiqua" w:cs="Book Antiqua"/>
          <w:color w:val="000000" w:themeColor="text1"/>
        </w:rPr>
        <w:t>Rancz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4846A0" w:rsidRPr="006752A2">
        <w:rPr>
          <w:rFonts w:ascii="Book Antiqua" w:eastAsia="Book Antiqua" w:hAnsi="Book Antiqua" w:cs="Book Antiqua"/>
          <w:color w:val="000000" w:themeColor="text1"/>
        </w:rPr>
        <w:t>A</w:t>
      </w:r>
      <w:r w:rsidRPr="006752A2">
        <w:rPr>
          <w:rFonts w:ascii="Book Antiqua" w:eastAsia="Book Antiqua" w:hAnsi="Book Antiqua" w:cs="Book Antiqua"/>
          <w:color w:val="000000" w:themeColor="text1"/>
        </w:rPr>
        <w:t>)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o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tai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in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tem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gar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arge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pul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tting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ac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tem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'yes'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'no'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'unclear'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'no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pplicable'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ccor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form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vi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ac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y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aximum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co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in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int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core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ow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is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ias.</w:t>
      </w:r>
    </w:p>
    <w:p w14:paraId="61872959" w14:textId="1420941D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W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llow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ra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commenda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essment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velopm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valu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GRADE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pproach</w:t>
      </w:r>
      <w:r w:rsidR="003D2B62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PEVuZE5vdGU+PENpdGU+PEF1dGhvcj5HdXlhdHQ8L0F1dGhvcj48WWVhcj4yMDExPC9ZZWFyPjxS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</w:fldData>
        </w:fldChar>
      </w:r>
      <w:r w:rsidR="002E6E1A" w:rsidRPr="006752A2">
        <w:rPr>
          <w:rFonts w:ascii="Book Antiqua" w:hAnsi="Book Antiqua" w:cstheme="majorBidi"/>
          <w:color w:val="000000" w:themeColor="text1"/>
        </w:rPr>
        <w:instrText xml:space="preserve"> ADDIN EN.CITE </w:instrText>
      </w:r>
      <w:r w:rsidR="002E6E1A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PEVuZE5vdGU+PENpdGU+PEF1dGhvcj5HdXlhdHQ8L0F1dGhvcj48WWVhcj4yMDExPC9ZZWFyPjxS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</w:fldData>
        </w:fldChar>
      </w:r>
      <w:r w:rsidR="002E6E1A" w:rsidRPr="006752A2">
        <w:rPr>
          <w:rFonts w:ascii="Book Antiqua" w:hAnsi="Book Antiqua" w:cstheme="majorBidi"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hAnsi="Book Antiqua" w:cstheme="majorBidi"/>
          <w:color w:val="000000" w:themeColor="text1"/>
        </w:rPr>
      </w:r>
      <w:r w:rsidR="002E6E1A" w:rsidRPr="006752A2">
        <w:rPr>
          <w:rFonts w:ascii="Book Antiqua" w:hAnsi="Book Antiqua" w:cstheme="majorBidi"/>
          <w:color w:val="000000" w:themeColor="text1"/>
        </w:rPr>
        <w:fldChar w:fldCharType="end"/>
      </w:r>
      <w:r w:rsidR="003D2B62" w:rsidRPr="006752A2">
        <w:rPr>
          <w:rFonts w:ascii="Book Antiqua" w:hAnsi="Book Antiqua" w:cstheme="majorBidi"/>
          <w:color w:val="000000" w:themeColor="text1"/>
        </w:rPr>
      </w:r>
      <w:r w:rsidR="003D2B62" w:rsidRPr="006752A2">
        <w:rPr>
          <w:rFonts w:ascii="Book Antiqua" w:hAnsi="Book Antiqua" w:cstheme="majorBidi"/>
          <w:color w:val="000000" w:themeColor="text1"/>
        </w:rPr>
        <w:fldChar w:fldCharType="separate"/>
      </w:r>
      <w:r w:rsidR="002E6E1A" w:rsidRPr="006752A2">
        <w:rPr>
          <w:rFonts w:ascii="Book Antiqua" w:hAnsi="Book Antiqua" w:cstheme="majorBidi"/>
          <w:noProof/>
          <w:color w:val="000000" w:themeColor="text1"/>
          <w:vertAlign w:val="superscript"/>
        </w:rPr>
        <w:t>[27]</w:t>
      </w:r>
      <w:r w:rsidR="003D2B62" w:rsidRPr="006752A2">
        <w:rPr>
          <w:rFonts w:ascii="Book Antiqua" w:hAnsi="Book Antiqua" w:cstheme="majorBidi"/>
          <w:color w:val="000000" w:themeColor="text1"/>
        </w:rPr>
        <w:fldChar w:fldCharType="end"/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valu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qual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videnc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ult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RADEpr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o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software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sed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sig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is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ia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onsistency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directnes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mpreci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termina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actors.</w:t>
      </w:r>
    </w:p>
    <w:p w14:paraId="194A23DC" w14:textId="77777777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</w:p>
    <w:p w14:paraId="4C4E714F" w14:textId="41B3342C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Statistical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synthesis</w:t>
      </w:r>
    </w:p>
    <w:p w14:paraId="785DBAFD" w14:textId="69ABB772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statistical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analysis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data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conducted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by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R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programming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language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using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meta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package.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e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lo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ummariz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inding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w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ol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ult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ol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v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lcul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95%CI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ndom-effec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de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ticip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ppli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alys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siderab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etween-stud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terogeneity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ndom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tercep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ogist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gre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de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etho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ol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etho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commen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chwarz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</w:rPr>
        <w:t>et</w:t>
      </w:r>
      <w:r w:rsidR="00BE5AC4" w:rsidRPr="006752A2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</w:rPr>
        <w:t>al</w:t>
      </w:r>
      <w:r w:rsidR="003D2B62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PEVuZE5vdGU+PENpdGU+PEF1dGhvcj5TY2h3YXJ6ZXI8L0F1dGhvcj48WWVhcj4yMDE5PC9ZZWFy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</w:fldData>
        </w:fldChar>
      </w:r>
      <w:r w:rsidR="002E6E1A" w:rsidRPr="006752A2">
        <w:rPr>
          <w:rFonts w:ascii="Book Antiqua" w:hAnsi="Book Antiqua" w:cstheme="majorBidi"/>
          <w:color w:val="000000" w:themeColor="text1"/>
        </w:rPr>
        <w:instrText xml:space="preserve"> ADDIN EN.CITE </w:instrText>
      </w:r>
      <w:r w:rsidR="002E6E1A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PEVuZE5vdGU+PENpdGU+PEF1dGhvcj5TY2h3YXJ6ZXI8L0F1dGhvcj48WWVhcj4yMDE5PC9ZZWFy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</w:fldData>
        </w:fldChar>
      </w:r>
      <w:r w:rsidR="002E6E1A" w:rsidRPr="006752A2">
        <w:rPr>
          <w:rFonts w:ascii="Book Antiqua" w:hAnsi="Book Antiqua" w:cstheme="majorBidi"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hAnsi="Book Antiqua" w:cstheme="majorBidi"/>
          <w:color w:val="000000" w:themeColor="text1"/>
        </w:rPr>
      </w:r>
      <w:r w:rsidR="002E6E1A" w:rsidRPr="006752A2">
        <w:rPr>
          <w:rFonts w:ascii="Book Antiqua" w:hAnsi="Book Antiqua" w:cstheme="majorBidi"/>
          <w:color w:val="000000" w:themeColor="text1"/>
        </w:rPr>
        <w:fldChar w:fldCharType="end"/>
      </w:r>
      <w:r w:rsidR="003D2B62" w:rsidRPr="006752A2">
        <w:rPr>
          <w:rFonts w:ascii="Book Antiqua" w:hAnsi="Book Antiqua" w:cstheme="majorBidi"/>
          <w:color w:val="000000" w:themeColor="text1"/>
        </w:rPr>
      </w:r>
      <w:r w:rsidR="003D2B62" w:rsidRPr="006752A2">
        <w:rPr>
          <w:rFonts w:ascii="Book Antiqua" w:hAnsi="Book Antiqua" w:cstheme="majorBidi"/>
          <w:color w:val="000000" w:themeColor="text1"/>
        </w:rPr>
        <w:fldChar w:fldCharType="separate"/>
      </w:r>
      <w:r w:rsidR="002E6E1A" w:rsidRPr="006752A2">
        <w:rPr>
          <w:rFonts w:ascii="Book Antiqua" w:hAnsi="Book Antiqua" w:cstheme="majorBidi"/>
          <w:noProof/>
          <w:color w:val="000000" w:themeColor="text1"/>
          <w:vertAlign w:val="superscript"/>
        </w:rPr>
        <w:t>[28]</w:t>
      </w:r>
      <w:r w:rsidR="003D2B62" w:rsidRPr="006752A2">
        <w:rPr>
          <w:rFonts w:ascii="Book Antiqua" w:hAnsi="Book Antiqua" w:cstheme="majorBidi"/>
          <w:color w:val="000000" w:themeColor="text1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stim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terogene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arianc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easu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τ</w:t>
      </w:r>
      <w:r w:rsidRPr="006752A2">
        <w:rPr>
          <w:rFonts w:ascii="Book Antiqua" w:eastAsia="Book Antiqua" w:hAnsi="Book Antiqua" w:cs="Book Antiqua"/>
          <w:color w:val="000000" w:themeColor="text1"/>
          <w:vertAlign w:val="superscript"/>
        </w:rPr>
        <w:t>2</w:t>
      </w:r>
      <w:r w:rsidRPr="006752A2">
        <w:rPr>
          <w:rFonts w:ascii="Book Antiqua" w:eastAsia="Book Antiqua" w:hAnsi="Book Antiqua" w:cs="Book Antiqua"/>
          <w:color w:val="000000" w:themeColor="text1"/>
        </w:rPr>
        <w:t>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aximum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ikelihoo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etho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sed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com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umb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ea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ive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artung-Knapp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justm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sed</w:t>
      </w:r>
      <w:r w:rsidR="003D2B62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PEVuZE5vdGU+PENpdGU+PEF1dGhvcj5JbnRIb3V0PC9BdXRob3I+PFllYXI+MjAxNDwvWWVhcj48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</w:fldData>
        </w:fldChar>
      </w:r>
      <w:r w:rsidR="002E6E1A" w:rsidRPr="006752A2">
        <w:rPr>
          <w:rFonts w:ascii="Book Antiqua" w:hAnsi="Book Antiqua" w:cstheme="majorBidi"/>
          <w:color w:val="000000" w:themeColor="text1"/>
        </w:rPr>
        <w:instrText xml:space="preserve"> ADDIN EN.CITE </w:instrText>
      </w:r>
      <w:r w:rsidR="002E6E1A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PEVuZE5vdGU+PENpdGU+PEF1dGhvcj5JbnRIb3V0PC9BdXRob3I+PFllYXI+MjAxNDwvWWVhcj48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</w:fldData>
        </w:fldChar>
      </w:r>
      <w:r w:rsidR="002E6E1A" w:rsidRPr="006752A2">
        <w:rPr>
          <w:rFonts w:ascii="Book Antiqua" w:hAnsi="Book Antiqua" w:cstheme="majorBidi"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hAnsi="Book Antiqua" w:cstheme="majorBidi"/>
          <w:color w:val="000000" w:themeColor="text1"/>
        </w:rPr>
      </w:r>
      <w:r w:rsidR="002E6E1A" w:rsidRPr="006752A2">
        <w:rPr>
          <w:rFonts w:ascii="Book Antiqua" w:hAnsi="Book Antiqua" w:cstheme="majorBidi"/>
          <w:color w:val="000000" w:themeColor="text1"/>
        </w:rPr>
        <w:fldChar w:fldCharType="end"/>
      </w:r>
      <w:r w:rsidR="003D2B62" w:rsidRPr="006752A2">
        <w:rPr>
          <w:rFonts w:ascii="Book Antiqua" w:hAnsi="Book Antiqua" w:cstheme="majorBidi"/>
          <w:color w:val="000000" w:themeColor="text1"/>
        </w:rPr>
      </w:r>
      <w:r w:rsidR="003D2B62" w:rsidRPr="006752A2">
        <w:rPr>
          <w:rFonts w:ascii="Book Antiqua" w:hAnsi="Book Antiqua" w:cstheme="majorBidi"/>
          <w:color w:val="000000" w:themeColor="text1"/>
        </w:rPr>
        <w:fldChar w:fldCharType="separate"/>
      </w:r>
      <w:r w:rsidR="002E6E1A" w:rsidRPr="006752A2">
        <w:rPr>
          <w:rFonts w:ascii="Book Antiqua" w:hAnsi="Book Antiqua" w:cstheme="majorBidi"/>
          <w:noProof/>
          <w:color w:val="000000" w:themeColor="text1"/>
          <w:vertAlign w:val="superscript"/>
        </w:rPr>
        <w:t>[29,30]</w:t>
      </w:r>
      <w:r w:rsidR="003D2B62" w:rsidRPr="006752A2">
        <w:rPr>
          <w:rFonts w:ascii="Book Antiqua" w:hAnsi="Book Antiqua" w:cstheme="majorBidi"/>
          <w:color w:val="000000" w:themeColor="text1"/>
        </w:rPr>
        <w:fldChar w:fldCharType="end"/>
      </w:r>
      <w:r w:rsidR="003D2B62" w:rsidRPr="006752A2">
        <w:rPr>
          <w:rFonts w:ascii="Book Antiqua" w:hAnsi="Book Antiqua" w:cstheme="majorBidi"/>
          <w:color w:val="000000" w:themeColor="text1"/>
        </w:rPr>
        <w:t>.</w:t>
      </w:r>
      <w:r w:rsidR="00BE5AC4" w:rsidRPr="006752A2">
        <w:rPr>
          <w:rFonts w:ascii="Book Antiqua" w:hAnsi="Book Antiqua" w:cstheme="majorBidi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elow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iv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ppli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justm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servativ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ou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justment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atistic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terogene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es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gi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ompson’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</w:rPr>
        <w:t>I</w:t>
      </w:r>
      <w:r w:rsidRPr="006752A2">
        <w:rPr>
          <w:rFonts w:ascii="Book Antiqua" w:eastAsia="Book Antiqua" w:hAnsi="Book Antiqua" w:cs="Book Antiqua"/>
          <w:color w:val="000000" w:themeColor="text1"/>
        </w:rPr>
        <w:t>²</w:t>
      </w:r>
      <w:r w:rsidR="003D2B62" w:rsidRPr="006752A2">
        <w:rPr>
          <w:rFonts w:ascii="Book Antiqua" w:hAnsi="Book Antiqua" w:cstheme="majorBidi"/>
          <w:color w:val="000000" w:themeColor="text1"/>
        </w:rPr>
        <w:fldChar w:fldCharType="begin"/>
      </w:r>
      <w:r w:rsidR="002E6E1A" w:rsidRPr="006752A2">
        <w:rPr>
          <w:rFonts w:ascii="Book Antiqua" w:hAnsi="Book Antiqua" w:cstheme="majorBidi"/>
          <w:color w:val="000000" w:themeColor="text1"/>
        </w:rPr>
        <w:instrText xml:space="preserve"> ADDIN EN.CITE &lt;EndNote&gt;&lt;Cite&gt;&lt;Author&gt;Higgins&lt;/Author&gt;&lt;Year&gt;2002&lt;/Year&gt;&lt;RecNum&gt;250&lt;/RecNum&gt;&lt;DisplayText&gt;&lt;style face="superscript"&gt;[31]&lt;/style&gt;&lt;/DisplayText&gt;&lt;record&gt;&lt;rec-number&gt;250&lt;/rec-number&gt;&lt;foreign-keys&gt;&lt;key app="EN" db-id="st5t2f2vyfzvtdesa0dvr5s9vt2fxf2e9rav" timestamp="1662736084"&gt;250&lt;/key&gt;&lt;/foreign-keys&gt;&lt;ref-type name="Journal Article"&gt;17&lt;/ref-type&gt;&lt;contributors&gt;&lt;authors&gt;&lt;author&gt;Higgins, J. P.&lt;/author&gt;&lt;author&gt;Thompson, S. G.&lt;/author&gt;&lt;/authors&gt;&lt;/contributors&gt;&lt;auth-address&gt;MRC Biostatistics Unit, Institute of Public Health, Robinson Way, Cambridge CB2 2SR, UK. julian.higgins@mrc-bsu.cam.ac.uk&lt;/auth-address&gt;&lt;titles&gt;&lt;title&gt;Quantifying heterogeneity in a meta-analysis&lt;/title&gt;&lt;secondary-title&gt;Stat Med&lt;/secondary-title&gt;&lt;/titles&gt;&lt;periodical&gt;&lt;full-title&gt;Stat Med&lt;/full-title&gt;&lt;/periodical&gt;&lt;pages&gt;1539-58&lt;/pages&gt;&lt;volume&gt;21&lt;/volume&gt;&lt;number&gt;11&lt;/number&gt;&lt;edition&gt;2002/07/12&lt;/edition&gt;&lt;keywords&gt;&lt;keyword&gt;Albumins/therapeutic use&lt;/keyword&gt;&lt;keyword&gt;Chemotherapy, Adjuvant/methods&lt;/keyword&gt;&lt;keyword&gt;Clinical Trials as Topic/*methods&lt;/keyword&gt;&lt;keyword&gt;Cognition Disorders/drug therapy&lt;/keyword&gt;&lt;keyword&gt;Cytidine Diphosphate Choline/therapeutic use&lt;/keyword&gt;&lt;keyword&gt;Fibrosis/therapy&lt;/keyword&gt;&lt;keyword&gt;Fracture Fixation/methods&lt;/keyword&gt;&lt;keyword&gt;Hip Fractures/surgery&lt;/keyword&gt;&lt;keyword&gt;Humans&lt;/keyword&gt;&lt;keyword&gt;*Meta-Analysis as Topic&lt;/keyword&gt;&lt;keyword&gt;Resuscitation/methods&lt;/keyword&gt;&lt;keyword&gt;Sarcoma/drug therapy&lt;/keyword&gt;&lt;keyword&gt;Sclerotherapy&lt;/keyword&gt;&lt;keyword&gt;Statistics as Topic/*methods&lt;/keyword&gt;&lt;/keywords&gt;&lt;dates&gt;&lt;year&gt;2002&lt;/year&gt;&lt;pub-dates&gt;&lt;date&gt;Jun 15&lt;/date&gt;&lt;/pub-dates&gt;&lt;/dates&gt;&lt;isbn&gt;0277-6715 (Print)&amp;#xD;0277-6715 (Linking)&lt;/isbn&gt;&lt;accession-num&gt;12111919&lt;/accession-num&gt;&lt;urls&gt;&lt;related-urls&gt;&lt;url&gt;https://www.ncbi.nlm.nih.gov/pubmed/12111919&lt;/url&gt;&lt;/related-urls&gt;&lt;/urls&gt;&lt;electronic-resource-num&gt;10.1002/sim.1186&lt;/electronic-resource-num&gt;&lt;/record&gt;&lt;/Cite&gt;&lt;/EndNote&gt;</w:instrText>
      </w:r>
      <w:r w:rsidR="003D2B62" w:rsidRPr="006752A2">
        <w:rPr>
          <w:rFonts w:ascii="Book Antiqua" w:hAnsi="Book Antiqua" w:cstheme="majorBidi"/>
          <w:color w:val="000000" w:themeColor="text1"/>
        </w:rPr>
        <w:fldChar w:fldCharType="separate"/>
      </w:r>
      <w:r w:rsidR="002E6E1A" w:rsidRPr="006752A2">
        <w:rPr>
          <w:rFonts w:ascii="Book Antiqua" w:hAnsi="Book Antiqua" w:cstheme="majorBidi"/>
          <w:noProof/>
          <w:color w:val="000000" w:themeColor="text1"/>
          <w:vertAlign w:val="superscript"/>
        </w:rPr>
        <w:t>[31]</w:t>
      </w:r>
      <w:r w:rsidR="003D2B62" w:rsidRPr="006752A2">
        <w:rPr>
          <w:rFonts w:ascii="Book Antiqua" w:hAnsi="Book Antiqua" w:cstheme="majorBidi"/>
          <w:color w:val="000000" w:themeColor="text1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.</w:t>
      </w:r>
    </w:p>
    <w:p w14:paraId="3EDB6D34" w14:textId="4F67145F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Egger'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e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eter’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dific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unne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lo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ppli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por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isualiz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ublic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i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ea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0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volv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alysis</w:t>
      </w:r>
      <w:r w:rsidR="00F1337C" w:rsidRPr="006752A2">
        <w:rPr>
          <w:rFonts w:ascii="Book Antiqua" w:eastAsia="Times New Roman" w:hAnsi="Book Antiqua" w:cstheme="majorBidi"/>
          <w:color w:val="000000" w:themeColor="text1"/>
        </w:rPr>
        <w:fldChar w:fldCharType="begin"/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 &lt;EndNote&gt;&lt;Cite&gt;&lt;Author&gt;Sterne&lt;/Author&gt;&lt;Year&gt;2011&lt;/Year&gt;&lt;RecNum&gt;251&lt;/RecNum&gt;&lt;DisplayText&gt;&lt;style face="superscript"&gt;[32]&lt;/style&gt;&lt;/DisplayText&gt;&lt;record&gt;&lt;rec-number&gt;251&lt;/rec-number&gt;&lt;foreign-keys&gt;&lt;key app="EN" db-id="st5t2f2vyfzvtdesa0dvr5s9vt2fxf2e9rav" timestamp="1662736238"&gt;251&lt;/key&gt;&lt;/foreign-keys&gt;&lt;ref-type name="Journal Article"&gt;17&lt;/ref-type&gt;&lt;contributors&gt;&lt;authors&gt;&lt;author&gt;Sterne, J. A.&lt;/author&gt;&lt;author&gt;Sutton, A. J.&lt;/author&gt;&lt;author&gt;Ioannidis, J. P.&lt;/author&gt;&lt;author&gt;Terrin, N.&lt;/author&gt;&lt;author&gt;Jones, D. R.&lt;/author&gt;&lt;author&gt;Lau, J.&lt;/author&gt;&lt;author&gt;Carpenter, J.&lt;/author&gt;&lt;author&gt;Rucker, G.&lt;/author&gt;&lt;author&gt;Harbord, R. M.&lt;/author&gt;&lt;author&gt;Schmid, C. H.&lt;/author&gt;&lt;author&gt;Tetzlaff, J.&lt;/author&gt;&lt;author&gt;Deeks, J. J.&lt;/author&gt;&lt;author&gt;Peters, J.&lt;/author&gt;&lt;author&gt;Macaskill, P.&lt;/author&gt;&lt;author&gt;Schwarzer, G.&lt;/author&gt;&lt;author&gt;Duval, S.&lt;/author&gt;&lt;author&gt;Altman, D. G.&lt;/author&gt;&lt;author&gt;Moher, D.&lt;/author&gt;&lt;author&gt;Higgins, J. P.&lt;/author&gt;&lt;/authors&gt;&lt;/contributors&gt;&lt;auth-address&gt;School of Social and Community Medicine, University of Bristol, Bristol BS8 2PS, UK. jonathan.sterne@bristol.ac.uk&lt;/auth-address&gt;&lt;titles&gt;&lt;title&gt;Recommendations for examining and interpreting funnel plot asymmetry in meta-analyses of randomised controlled trials&lt;/title&gt;&lt;secondary-title&gt;BMJ&lt;/secondary-title&gt;&lt;/titles&gt;&lt;periodical&gt;&lt;full-title&gt;BMJ&lt;/full-title&gt;&lt;/periodical&gt;&lt;pages&gt;d4002&lt;/pages&gt;&lt;volume&gt;343&lt;/volume&gt;&lt;edition&gt;2011/07/26&lt;/edition&gt;&lt;keywords&gt;&lt;keyword&gt;*Meta-Analysis as Topic&lt;/keyword&gt;&lt;keyword&gt;*Randomized Controlled Trials as Topic&lt;/keyword&gt;&lt;keyword&gt;Selection Bias&lt;/keyword&gt;&lt;keyword&gt;Statistics as Topic/*methods&lt;/keyword&gt;&lt;/keywords&gt;&lt;dates&gt;&lt;year&gt;2011&lt;/year&gt;&lt;pub-dates&gt;&lt;date&gt;Jul 22&lt;/date&gt;&lt;/pub-dates&gt;&lt;/dates&gt;&lt;isbn&gt;1756-1833 (Electronic)&amp;#xD;0959-8138 (Linking)&lt;/isbn&gt;&lt;accession-num&gt;21784880&lt;/accession-num&gt;&lt;urls&gt;&lt;related-urls&gt;&lt;url&gt;https://www.ncbi.nlm.nih.gov/pubmed/21784880&lt;/url&gt;&lt;/related-urls&gt;&lt;/urls&gt;&lt;electronic-resource-num&gt;10.1136/bmj.d4002&lt;/electronic-resource-num&gt;&lt;/record&gt;&lt;/Cite&gt;&lt;/EndNote&gt;</w:instrText>
      </w:r>
      <w:r w:rsidR="00F1337C" w:rsidRPr="006752A2">
        <w:rPr>
          <w:rFonts w:ascii="Book Antiqua" w:eastAsia="Times New Roman" w:hAnsi="Book Antiqua" w:cstheme="majorBidi"/>
          <w:color w:val="000000" w:themeColor="text1"/>
        </w:rPr>
        <w:fldChar w:fldCharType="separate"/>
      </w:r>
      <w:r w:rsidR="002E6E1A" w:rsidRPr="006752A2">
        <w:rPr>
          <w:rFonts w:ascii="Book Antiqua" w:eastAsia="Times New Roman" w:hAnsi="Book Antiqua" w:cstheme="majorBidi"/>
          <w:noProof/>
          <w:color w:val="000000" w:themeColor="text1"/>
          <w:vertAlign w:val="superscript"/>
        </w:rPr>
        <w:t>[32]</w:t>
      </w:r>
      <w:r w:rsidR="00F1337C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</w:rPr>
        <w:t>P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&lt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1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dicat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tenti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ublic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ia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ls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erform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fluenti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nsitiv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alys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eave-one-ou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etho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valu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eth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ing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ul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av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ark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fluenc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vera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portio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terogeneity.</w:t>
      </w:r>
    </w:p>
    <w:p w14:paraId="02F92FF2" w14:textId="662FE72E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ubgroup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alys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rri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a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im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essm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pitalization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at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bou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im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e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essed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sider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pitalization)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ixed-effec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“plural”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del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um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ubgroup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a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ffer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τ</w:t>
      </w:r>
      <w:r w:rsidRPr="006752A2">
        <w:rPr>
          <w:rFonts w:ascii="Book Antiqua" w:eastAsia="Book Antiqua" w:hAnsi="Book Antiqua" w:cs="Book Antiqua"/>
          <w:color w:val="000000" w:themeColor="text1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alu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ticip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fferenc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etween-stud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terogene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ubgroup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lthoug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mm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τ</w:t>
      </w:r>
      <w:r w:rsidRPr="006752A2">
        <w:rPr>
          <w:rFonts w:ascii="Book Antiqua" w:eastAsia="Book Antiqua" w:hAnsi="Book Antiqua" w:cs="Book Antiqua"/>
          <w:color w:val="000000" w:themeColor="text1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vertAlign w:val="superscript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ump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actic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as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ubgroup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iz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aximum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ive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es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fferenc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etwee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ubgroup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chran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Q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e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etwee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ubgroups</w:t>
      </w:r>
      <w:r w:rsidR="00F1337C" w:rsidRPr="006752A2">
        <w:rPr>
          <w:rFonts w:ascii="Book Antiqua" w:eastAsia="Times New Roman" w:hAnsi="Book Antiqua" w:cstheme="majorBidi"/>
          <w:color w:val="000000" w:themeColor="text1"/>
        </w:rPr>
        <w:fldChar w:fldCharType="begin"/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 &lt;EndNote&gt;&lt;Cite&gt;&lt;RecNum&gt;254&lt;/RecNum&gt;&lt;DisplayText&gt;&lt;style face="superscript"&gt;[33]&lt;/style&gt;&lt;/DisplayText&gt;&lt;record&gt;&lt;rec-number&gt;254&lt;/rec-number&gt;&lt;foreign-keys&gt;&lt;key app="EN" db-id="st5t2f2vyfzvtdesa0dvr5s9vt2fxf2e9rav" timestamp="1662736922"&gt;254&lt;/key&gt;&lt;/foreign-keys&gt;&lt;ref-type name="Journal Article"&gt;17&lt;/ref-type&gt;&lt;contributors&gt;&lt;/contributors&gt;&lt;titles&gt;&lt;title&gt;Harrer, Mathias, Pim Cuijpers, Furukawa Toshi A, and David D Ebert. 2021. Doing Meta-Analysis With R: A Hands-On Guide. 1st ed. Boca Raton, FL; London: Chapman &amp;amp; Hall/CRC Press&lt;/title&gt;&lt;/titles&gt;&lt;dates&gt;&lt;/dates&gt;&lt;urls&gt;&lt;/urls&gt;&lt;/record&gt;&lt;/Cite&gt;&lt;/EndNote&gt;</w:instrText>
      </w:r>
      <w:r w:rsidR="00F1337C" w:rsidRPr="006752A2">
        <w:rPr>
          <w:rFonts w:ascii="Book Antiqua" w:eastAsia="Times New Roman" w:hAnsi="Book Antiqua" w:cstheme="majorBidi"/>
          <w:color w:val="000000" w:themeColor="text1"/>
        </w:rPr>
        <w:fldChar w:fldCharType="separate"/>
      </w:r>
      <w:r w:rsidR="002E6E1A" w:rsidRPr="006752A2">
        <w:rPr>
          <w:rFonts w:ascii="Book Antiqua" w:eastAsia="Times New Roman" w:hAnsi="Book Antiqua" w:cstheme="majorBidi"/>
          <w:noProof/>
          <w:color w:val="000000" w:themeColor="text1"/>
          <w:vertAlign w:val="superscript"/>
        </w:rPr>
        <w:t>[33]</w:t>
      </w:r>
      <w:r w:rsidR="00F1337C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lcul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vera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ffec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terogene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ubgroup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es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re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luded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lcul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edic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terval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com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es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babil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utu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oul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av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am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ul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imila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tting</w:t>
      </w:r>
      <w:r w:rsidR="00F1337C" w:rsidRPr="006752A2">
        <w:rPr>
          <w:rFonts w:ascii="Book Antiqua" w:hAnsi="Book Antiqua" w:cstheme="majorBidi"/>
          <w:color w:val="000000" w:themeColor="text1"/>
        </w:rPr>
        <w:fldChar w:fldCharType="begin"/>
      </w:r>
      <w:r w:rsidR="002E6E1A" w:rsidRPr="006752A2">
        <w:rPr>
          <w:rFonts w:ascii="Book Antiqua" w:hAnsi="Book Antiqua" w:cstheme="majorBidi"/>
          <w:color w:val="000000" w:themeColor="text1"/>
        </w:rPr>
        <w:instrText xml:space="preserve"> ADDIN EN.CITE &lt;EndNote&gt;&lt;Cite&gt;&lt;Author&gt;IntHout&lt;/Author&gt;&lt;Year&gt;2016&lt;/Year&gt;&lt;RecNum&gt;226&lt;/RecNum&gt;&lt;DisplayText&gt;&lt;style face="superscript"&gt;[34]&lt;/style&gt;&lt;/DisplayText&gt;&lt;record&gt;&lt;rec-number&gt;226&lt;/rec-number&gt;&lt;foreign-keys&gt;&lt;key app="EN" db-id="st5t2f2vyfzvtdesa0dvr5s9vt2fxf2e9rav" timestamp="1655159369"&gt;226&lt;/key&gt;&lt;/foreign-keys&gt;&lt;ref-type name="Journal Article"&gt;17&lt;/ref-type&gt;&lt;contributors&gt;&lt;authors&gt;&lt;author&gt;IntHout, Joanna&lt;/author&gt;&lt;author&gt;Ioannidis, John P A&lt;/author&gt;&lt;author&gt;Rovers, Maroeska M&lt;/author&gt;&lt;author&gt;Goeman, Jelle J&lt;/author&gt;&lt;/authors&gt;&lt;/contributors&gt;&lt;titles&gt;&lt;title&gt;Plea for routinely presenting prediction intervals in meta-analysis&lt;/title&gt;&lt;secondary-title&gt;BMJ Open&lt;/secondary-title&gt;&lt;/titles&gt;&lt;periodical&gt;&lt;full-title&gt;BMJ Open&lt;/full-title&gt;&lt;/periodical&gt;&lt;pages&gt;e010247&lt;/pages&gt;&lt;volume&gt;6&lt;/volume&gt;&lt;number&gt;7&lt;/number&gt;&lt;dates&gt;&lt;year&gt;2016&lt;/year&gt;&lt;/dates&gt;&lt;urls&gt;&lt;related-urls&gt;&lt;url&gt;https://bmjopen.bmj.com/content/bmjopen/6/7/e010247.full.pdf&lt;/url&gt;&lt;/related-urls&gt;&lt;/urls&gt;&lt;electronic-resource-num&gt;10.1136/bmjopen-2015-010247&lt;/electronic-resource-num&gt;&lt;/record&gt;&lt;/Cite&gt;&lt;/EndNote&gt;</w:instrText>
      </w:r>
      <w:r w:rsidR="00F1337C" w:rsidRPr="006752A2">
        <w:rPr>
          <w:rFonts w:ascii="Book Antiqua" w:hAnsi="Book Antiqua" w:cstheme="majorBidi"/>
          <w:color w:val="000000" w:themeColor="text1"/>
        </w:rPr>
        <w:fldChar w:fldCharType="separate"/>
      </w:r>
      <w:r w:rsidR="002E6E1A" w:rsidRPr="006752A2">
        <w:rPr>
          <w:rFonts w:ascii="Book Antiqua" w:hAnsi="Book Antiqua" w:cstheme="majorBidi"/>
          <w:noProof/>
          <w:color w:val="000000" w:themeColor="text1"/>
          <w:vertAlign w:val="superscript"/>
        </w:rPr>
        <w:t>[34]</w:t>
      </w:r>
      <w:r w:rsidR="00F1337C" w:rsidRPr="006752A2">
        <w:rPr>
          <w:rFonts w:ascii="Book Antiqua" w:hAnsi="Book Antiqua" w:cstheme="majorBidi"/>
          <w:color w:val="000000" w:themeColor="text1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atistic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ethod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view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A704FF" w:rsidRPr="006752A2">
        <w:rPr>
          <w:rFonts w:ascii="Book Antiqua" w:eastAsia="Book Antiqua" w:hAnsi="Book Antiqua" w:cs="Book Antiqua"/>
          <w:color w:val="000000" w:themeColor="text1"/>
        </w:rPr>
        <w:t>Ver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A704FF" w:rsidRPr="006752A2">
        <w:rPr>
          <w:rFonts w:ascii="Book Antiqua" w:eastAsia="Book Antiqua" w:hAnsi="Book Antiqua" w:cs="Book Antiqua"/>
          <w:color w:val="000000" w:themeColor="text1"/>
        </w:rPr>
        <w:t>D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lastRenderedPageBreak/>
        <w:t>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erifi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iostatistici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rom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ent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ranslatio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edicine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mmelwe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niversity.</w:t>
      </w:r>
    </w:p>
    <w:p w14:paraId="2CB11867" w14:textId="77777777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</w:p>
    <w:p w14:paraId="2101F7D2" w14:textId="77777777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caps/>
          <w:color w:val="000000" w:themeColor="text1"/>
          <w:u w:val="single"/>
        </w:rPr>
        <w:t>RESULTS</w:t>
      </w:r>
    </w:p>
    <w:p w14:paraId="638CF9F2" w14:textId="367E4E1A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Search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selection</w:t>
      </w:r>
    </w:p>
    <w:p w14:paraId="325D9DC5" w14:textId="74571FC9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Altogether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1589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dentifi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arc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ke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roug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re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a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atabase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8129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mbase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3134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</w:t>
      </w:r>
      <w:r w:rsidR="004C769A" w:rsidRPr="006752A2">
        <w:rPr>
          <w:rFonts w:ascii="Book Antiqua" w:eastAsia="Book Antiqua" w:hAnsi="Book Antiqua" w:cs="Book Antiqua"/>
          <w:color w:val="000000" w:themeColor="text1"/>
        </w:rPr>
        <w:t>edlin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</w:rPr>
        <w:t>vi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ubMed)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326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ENTRAL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m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9192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cord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main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it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bstrac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lec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ft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uplic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moval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t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601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ugh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ull-tex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lec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ic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64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cord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und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anag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triev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29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u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35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cord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i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accessible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tal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466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es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ull-tex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ligibility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ic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246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xclu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Supplementar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ab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2)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leve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mov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verlapp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pula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Supplementar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ab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3)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tail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arc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lec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llustr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ISM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2020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low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har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Figu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)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.</w:t>
      </w:r>
    </w:p>
    <w:p w14:paraId="4C7A54C6" w14:textId="77777777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0C131157" w14:textId="35C2233A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Basic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characteristics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included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studies</w:t>
      </w:r>
    </w:p>
    <w:p w14:paraId="528CEF2D" w14:textId="22CE4731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Mo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lu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hor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ls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lu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28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CT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6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se-control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4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ross-sectio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igh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cord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rom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ia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66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rom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urope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25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rom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r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merica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3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rom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frica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tal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ix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ill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lu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alysi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wever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arge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amp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iz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lu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6411838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ffer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urc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rom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2-yea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atio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alys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ni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ates</w:t>
      </w:r>
      <w:r w:rsidR="00F1337C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TaWRkaXF1aTwvQXV0aG9yPjxZZWFyPjIwMTk8L1llYXI+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</w:fldData>
        </w:fldChar>
      </w:r>
      <w:r w:rsidR="008822A0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 </w:instrText>
      </w:r>
      <w:r w:rsidR="008822A0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TaWRkaXF1aTwvQXV0aG9yPjxZZWFyPjIwMTk8L1llYXI+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</w:fldData>
        </w:fldChar>
      </w:r>
      <w:r w:rsidR="008822A0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.DATA </w:instrText>
      </w:r>
      <w:r w:rsidR="008822A0" w:rsidRPr="006752A2">
        <w:rPr>
          <w:rFonts w:ascii="Book Antiqua" w:eastAsia="Times New Roman" w:hAnsi="Book Antiqua" w:cstheme="majorBidi"/>
          <w:color w:val="000000" w:themeColor="text1"/>
        </w:rPr>
      </w:r>
      <w:r w:rsidR="008822A0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="00F1337C" w:rsidRPr="006752A2">
        <w:rPr>
          <w:rFonts w:ascii="Book Antiqua" w:eastAsia="Times New Roman" w:hAnsi="Book Antiqua" w:cstheme="majorBidi"/>
          <w:color w:val="000000" w:themeColor="text1"/>
        </w:rPr>
      </w:r>
      <w:r w:rsidR="00F1337C" w:rsidRPr="006752A2">
        <w:rPr>
          <w:rFonts w:ascii="Book Antiqua" w:eastAsia="Times New Roman" w:hAnsi="Book Antiqua" w:cstheme="majorBidi"/>
          <w:color w:val="000000" w:themeColor="text1"/>
        </w:rPr>
        <w:fldChar w:fldCharType="separate"/>
      </w:r>
      <w:r w:rsidR="008822A0" w:rsidRPr="006752A2">
        <w:rPr>
          <w:rFonts w:ascii="Book Antiqua" w:eastAsia="Times New Roman" w:hAnsi="Book Antiqua" w:cstheme="majorBidi"/>
          <w:noProof/>
          <w:color w:val="000000" w:themeColor="text1"/>
          <w:vertAlign w:val="superscript"/>
        </w:rPr>
        <w:t>[10]</w:t>
      </w:r>
      <w:r w:rsidR="00F1337C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a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haracteristic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nroll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tail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upplementar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ab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4.</w:t>
      </w:r>
    </w:p>
    <w:p w14:paraId="03C07083" w14:textId="77777777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</w:p>
    <w:p w14:paraId="08A8F8EE" w14:textId="2AAA4A05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Hemodynamic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instability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general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gastrointestinal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sources</w:t>
      </w:r>
    </w:p>
    <w:p w14:paraId="556283CC" w14:textId="145696BF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W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lu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nspecifi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urces</w:t>
      </w:r>
      <w:r w:rsidR="007775CA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PGF1dGhvcj5PcnRpeiwgSi48L2F1dGhvcj48YXV0aG9yPlBhbXBsb25hLCBKLjwvYXV0aG9yPjxh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</w:fldData>
        </w:fldChar>
      </w:r>
      <w:r w:rsidR="002E6E1A" w:rsidRPr="006752A2">
        <w:rPr>
          <w:rFonts w:ascii="Book Antiqua" w:hAnsi="Book Antiqua" w:cstheme="majorBidi"/>
          <w:color w:val="000000" w:themeColor="text1"/>
        </w:rPr>
        <w:instrText xml:space="preserve"> ADDIN EN.CITE </w:instrText>
      </w:r>
      <w:r w:rsidR="002E6E1A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PEVuZE5vdGU+PENpdGU+PEF1dGhvcj5CYWxsZXN0ZXItQ2xhdTwvQXV0aG9yPjxZZWFyPjIwMTk8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==
</w:fldData>
        </w:fldChar>
      </w:r>
      <w:r w:rsidR="002E6E1A" w:rsidRPr="006752A2">
        <w:rPr>
          <w:rFonts w:ascii="Book Antiqua" w:hAnsi="Book Antiqua" w:cstheme="majorBidi"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hAnsi="Book Antiqua" w:cstheme="majorBidi"/>
          <w:color w:val="000000" w:themeColor="text1"/>
        </w:rPr>
      </w:r>
      <w:r w:rsidR="002E6E1A" w:rsidRPr="006752A2">
        <w:rPr>
          <w:rFonts w:ascii="Book Antiqua" w:hAnsi="Book Antiqua" w:cstheme="majorBidi"/>
          <w:color w:val="000000" w:themeColor="text1"/>
        </w:rPr>
        <w:fldChar w:fldCharType="end"/>
      </w:r>
      <w:r w:rsidR="002E6E1A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PGF1dGhvcj5PcnRpeiwgSi48L2F1dGhvcj48YXV0aG9yPlBhbXBsb25hLCBKLjwvYXV0aG9yPjxh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</w:fldData>
        </w:fldChar>
      </w:r>
      <w:r w:rsidR="002E6E1A" w:rsidRPr="006752A2">
        <w:rPr>
          <w:rFonts w:ascii="Book Antiqua" w:hAnsi="Book Antiqua" w:cstheme="majorBidi"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hAnsi="Book Antiqua" w:cstheme="majorBidi"/>
          <w:color w:val="000000" w:themeColor="text1"/>
        </w:rPr>
      </w:r>
      <w:r w:rsidR="002E6E1A" w:rsidRPr="006752A2">
        <w:rPr>
          <w:rFonts w:ascii="Book Antiqua" w:hAnsi="Book Antiqua" w:cstheme="majorBidi"/>
          <w:color w:val="000000" w:themeColor="text1"/>
        </w:rPr>
        <w:fldChar w:fldCharType="end"/>
      </w:r>
      <w:r w:rsidR="007775CA" w:rsidRPr="006752A2">
        <w:rPr>
          <w:rFonts w:ascii="Book Antiqua" w:hAnsi="Book Antiqua" w:cstheme="majorBidi"/>
          <w:color w:val="000000" w:themeColor="text1"/>
        </w:rPr>
      </w:r>
      <w:r w:rsidR="007775CA" w:rsidRPr="006752A2">
        <w:rPr>
          <w:rFonts w:ascii="Book Antiqua" w:hAnsi="Book Antiqua" w:cstheme="majorBidi"/>
          <w:color w:val="000000" w:themeColor="text1"/>
        </w:rPr>
        <w:fldChar w:fldCharType="separate"/>
      </w:r>
      <w:r w:rsidR="002E6E1A" w:rsidRPr="006752A2">
        <w:rPr>
          <w:rFonts w:ascii="Book Antiqua" w:hAnsi="Book Antiqua" w:cstheme="majorBidi"/>
          <w:noProof/>
          <w:color w:val="000000" w:themeColor="text1"/>
          <w:vertAlign w:val="superscript"/>
        </w:rPr>
        <w:t>[8,10,35-50]</w:t>
      </w:r>
      <w:r w:rsidR="007775CA" w:rsidRPr="006752A2">
        <w:rPr>
          <w:rFonts w:ascii="Book Antiqua" w:hAnsi="Book Antiqua" w:cstheme="majorBidi"/>
          <w:color w:val="000000" w:themeColor="text1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es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pit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a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ol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v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29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12–0.56,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87%</w:t>
      </w:r>
      <w:r w:rsidRPr="006752A2">
        <w:rPr>
          <w:rFonts w:ascii="Book Antiqua" w:eastAsia="Book Antiqua" w:hAnsi="Book Antiqua" w:cs="Book Antiqua"/>
          <w:color w:val="000000" w:themeColor="text1"/>
        </w:rPr>
        <w:t>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34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11–0.68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93%</w:t>
      </w:r>
      <w:r w:rsidRPr="006752A2">
        <w:rPr>
          <w:rFonts w:ascii="Book Antiqua" w:eastAsia="Book Antiqua" w:hAnsi="Book Antiqua" w:cs="Book Antiqua"/>
          <w:color w:val="000000" w:themeColor="text1"/>
        </w:rPr>
        <w:t>)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pectively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27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08–0.60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92%</w:t>
      </w:r>
      <w:r w:rsidRPr="006752A2">
        <w:rPr>
          <w:rFonts w:ascii="Book Antiqua" w:eastAsia="Book Antiqua" w:hAnsi="Book Antiqua" w:cs="Book Antiqua"/>
          <w:color w:val="000000" w:themeColor="text1"/>
        </w:rPr>
        <w:t>)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ere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pit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a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15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05–0.36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99%</w:t>
      </w:r>
      <w:r w:rsidRPr="006752A2">
        <w:rPr>
          <w:rFonts w:ascii="Book Antiqua" w:eastAsia="Book Antiqua" w:hAnsi="Book Antiqua" w:cs="Book Antiqua"/>
          <w:color w:val="000000" w:themeColor="text1"/>
        </w:rPr>
        <w:t>)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B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velop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25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17–0.36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100%</w:t>
      </w:r>
      <w:r w:rsidRPr="006752A2">
        <w:rPr>
          <w:rFonts w:ascii="Book Antiqua" w:eastAsia="Book Antiqua" w:hAnsi="Book Antiqua" w:cs="Book Antiqua"/>
          <w:color w:val="000000" w:themeColor="text1"/>
        </w:rPr>
        <w:t>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Figu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2)</w:t>
      </w:r>
      <w:r w:rsidR="00462F04">
        <w:rPr>
          <w:rFonts w:ascii="Book Antiqua" w:eastAsia="Book Antiqua" w:hAnsi="Book Antiqua" w:cs="Book Antiqua"/>
          <w:color w:val="000000" w:themeColor="text1"/>
        </w:rPr>
        <w:t>.</w:t>
      </w:r>
    </w:p>
    <w:p w14:paraId="3F6711EF" w14:textId="77777777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</w:p>
    <w:p w14:paraId="7027DC15" w14:textId="2EC25EE1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Hemodynamic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instability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non-variceal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upper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GIB</w:t>
      </w:r>
    </w:p>
    <w:p w14:paraId="4432FECD" w14:textId="77B8C426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n-varice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re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ill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lu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alys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A1627" w:rsidRPr="006752A2">
        <w:rPr>
          <w:rFonts w:ascii="Book Antiqua" w:eastAsia="Book Antiqua" w:hAnsi="Book Antiqua" w:cs="Book Antiqua"/>
          <w:color w:val="000000" w:themeColor="text1"/>
        </w:rPr>
        <w:t>from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A1627" w:rsidRPr="006752A2">
        <w:rPr>
          <w:rFonts w:ascii="Book Antiqua" w:eastAsia="Book Antiqua" w:hAnsi="Book Antiqua" w:cs="Book Antiqua"/>
          <w:color w:val="000000" w:themeColor="text1"/>
        </w:rPr>
        <w:t>25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A1627"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855C09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ZXIgZ2FzdHJvaW50ZXN0aW5hbCBibGVlZGluZzwvdGl0bGU+PHNlY29uZGFyeS10aXRsZT5Kb3Vy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</w:fldData>
        </w:fldChar>
      </w:r>
      <w:r w:rsidR="002E6E1A" w:rsidRPr="006752A2">
        <w:rPr>
          <w:rFonts w:ascii="Book Antiqua" w:hAnsi="Book Antiqua" w:cstheme="majorBidi"/>
          <w:color w:val="000000" w:themeColor="text1"/>
        </w:rPr>
        <w:instrText xml:space="preserve"> ADDIN EN.CITE </w:instrText>
      </w:r>
      <w:r w:rsidR="002E6E1A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PEVuZE5vdGU+PENpdGU+PEF1dGhvcj5BYm91Z2VyZ2k8L0F1dGhvcj48WWVhcj4yMDE5PC9ZZWFy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==
</w:fldData>
        </w:fldChar>
      </w:r>
      <w:r w:rsidR="002E6E1A" w:rsidRPr="006752A2">
        <w:rPr>
          <w:rFonts w:ascii="Book Antiqua" w:hAnsi="Book Antiqua" w:cstheme="majorBidi"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hAnsi="Book Antiqua" w:cstheme="majorBidi"/>
          <w:color w:val="000000" w:themeColor="text1"/>
        </w:rPr>
      </w:r>
      <w:r w:rsidR="002E6E1A" w:rsidRPr="006752A2">
        <w:rPr>
          <w:rFonts w:ascii="Book Antiqua" w:hAnsi="Book Antiqua" w:cstheme="majorBidi"/>
          <w:color w:val="000000" w:themeColor="text1"/>
        </w:rPr>
        <w:fldChar w:fldCharType="end"/>
      </w:r>
      <w:r w:rsidR="002E6E1A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ZXIgZ2FzdHJvaW50ZXN0aW5hbCBibGVlZGluZzwvdGl0bGU+PHNlY29uZGFyeS10aXRsZT5Kb3Vy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</w:fldData>
        </w:fldChar>
      </w:r>
      <w:r w:rsidR="002E6E1A" w:rsidRPr="006752A2">
        <w:rPr>
          <w:rFonts w:ascii="Book Antiqua" w:hAnsi="Book Antiqua" w:cstheme="majorBidi"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hAnsi="Book Antiqua" w:cstheme="majorBidi"/>
          <w:color w:val="000000" w:themeColor="text1"/>
        </w:rPr>
      </w:r>
      <w:r w:rsidR="002E6E1A" w:rsidRPr="006752A2">
        <w:rPr>
          <w:rFonts w:ascii="Book Antiqua" w:hAnsi="Book Antiqua" w:cstheme="majorBidi"/>
          <w:color w:val="000000" w:themeColor="text1"/>
        </w:rPr>
        <w:fldChar w:fldCharType="end"/>
      </w:r>
      <w:r w:rsidR="00855C09" w:rsidRPr="006752A2">
        <w:rPr>
          <w:rFonts w:ascii="Book Antiqua" w:hAnsi="Book Antiqua" w:cstheme="majorBidi"/>
          <w:color w:val="000000" w:themeColor="text1"/>
        </w:rPr>
      </w:r>
      <w:r w:rsidR="00855C09" w:rsidRPr="006752A2">
        <w:rPr>
          <w:rFonts w:ascii="Book Antiqua" w:hAnsi="Book Antiqua" w:cstheme="majorBidi"/>
          <w:color w:val="000000" w:themeColor="text1"/>
        </w:rPr>
        <w:fldChar w:fldCharType="separate"/>
      </w:r>
      <w:r w:rsidR="002E6E1A" w:rsidRPr="006752A2">
        <w:rPr>
          <w:rFonts w:ascii="Book Antiqua" w:hAnsi="Book Antiqua" w:cstheme="majorBidi"/>
          <w:noProof/>
          <w:color w:val="000000" w:themeColor="text1"/>
          <w:vertAlign w:val="superscript"/>
        </w:rPr>
        <w:t>[10,17,20,21,51-71]</w:t>
      </w:r>
      <w:r w:rsidR="00855C09" w:rsidRPr="006752A2">
        <w:rPr>
          <w:rFonts w:ascii="Book Antiqua" w:hAnsi="Book Antiqua" w:cstheme="majorBidi"/>
          <w:color w:val="000000" w:themeColor="text1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por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modynamical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nstab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21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12–0.36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97%</w:t>
      </w:r>
      <w:r w:rsidRPr="006752A2">
        <w:rPr>
          <w:rFonts w:ascii="Book Antiqua" w:eastAsia="Book Antiqua" w:hAnsi="Book Antiqua" w:cs="Book Antiqua"/>
          <w:color w:val="000000" w:themeColor="text1"/>
        </w:rPr>
        <w:t>)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w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es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pitaliza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wa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</w:rPr>
        <w:t>et</w:t>
      </w:r>
      <w:r w:rsidR="00BE5AC4" w:rsidRPr="006752A2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</w:rPr>
        <w:t>al</w:t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begin">
          <w:fldData xml:space="preserve">PEVuZE5vdGU+PENpdGU+PEF1dGhvcj5Id2FuZzwvQXV0aG9yPjxZZWFyPjIwMTY8L1llYXI+PFJl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==
</w:fldData>
        </w:fldChar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instrText xml:space="preserve"> ADDIN EN.CITE </w:instrText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begin">
          <w:fldData xml:space="preserve">PEVuZE5vdGU+PENpdGU+PEF1dGhvcj5Id2FuZzwvQXV0aG9yPjxZZWFyPjIwMTY8L1llYXI+PFJl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==
</w:fldData>
        </w:fldChar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end"/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separate"/>
      </w:r>
      <w:r w:rsidR="002E6E1A" w:rsidRPr="006752A2">
        <w:rPr>
          <w:rFonts w:ascii="Book Antiqua" w:eastAsia="Times New Roman" w:hAnsi="Book Antiqua" w:cstheme="majorBidi"/>
          <w:bCs/>
          <w:noProof/>
          <w:color w:val="000000" w:themeColor="text1"/>
          <w:vertAlign w:val="superscript"/>
        </w:rPr>
        <w:t>[58]</w:t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end"/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Kw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</w:rPr>
        <w:t>et</w:t>
      </w:r>
      <w:r w:rsidR="00BE5AC4" w:rsidRPr="006752A2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</w:rPr>
        <w:t>al</w:t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begin">
          <w:fldData xml:space="preserve">PEVuZE5vdGU+PENpdGU+PEF1dGhvcj5Ld29uPC9BdXRob3I+PFllYXI+MjAxODwvWWVhcj48UmVj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</w:fldData>
        </w:fldChar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instrText xml:space="preserve"> ADDIN EN.CITE </w:instrText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begin">
          <w:fldData xml:space="preserve">PEVuZE5vdGU+PENpdGU+PEF1dGhvcj5Ld29uPC9BdXRob3I+PFllYXI+MjAxODwvWWVhcj48UmVj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</w:fldData>
        </w:fldChar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end"/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separate"/>
      </w:r>
      <w:r w:rsidR="002E6E1A" w:rsidRPr="006752A2">
        <w:rPr>
          <w:rFonts w:ascii="Book Antiqua" w:eastAsia="Times New Roman" w:hAnsi="Book Antiqua" w:cstheme="majorBidi"/>
          <w:bCs/>
          <w:noProof/>
          <w:color w:val="000000" w:themeColor="text1"/>
          <w:vertAlign w:val="superscript"/>
        </w:rPr>
        <w:t>[60]</w:t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end"/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v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10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08–0.11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57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42–0.70)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pectively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reover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e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36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21–0.53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98%</w:t>
      </w:r>
      <w:r w:rsidRPr="006752A2">
        <w:rPr>
          <w:rFonts w:ascii="Book Antiqua" w:eastAsia="Book Antiqua" w:hAnsi="Book Antiqua" w:cs="Book Antiqua"/>
          <w:color w:val="000000" w:themeColor="text1"/>
        </w:rPr>
        <w:t>)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ticeab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fferenc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rom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o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velop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pitaliz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07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02–0.18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100%</w:t>
      </w:r>
      <w:r w:rsidRPr="006752A2">
        <w:rPr>
          <w:rFonts w:ascii="Book Antiqua" w:eastAsia="Book Antiqua" w:hAnsi="Book Antiqua" w:cs="Book Antiqua"/>
          <w:color w:val="000000" w:themeColor="text1"/>
        </w:rPr>
        <w:t>)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ltogether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22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14–0.31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100%</w:t>
      </w:r>
      <w:r w:rsidRPr="006752A2">
        <w:rPr>
          <w:rFonts w:ascii="Book Antiqua" w:eastAsia="Book Antiqua" w:hAnsi="Book Antiqua" w:cs="Book Antiqua"/>
          <w:color w:val="000000" w:themeColor="text1"/>
        </w:rPr>
        <w:t>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n-varice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er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velop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pit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a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Figu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3)</w:t>
      </w:r>
      <w:r w:rsidR="00D65CB8" w:rsidRPr="006752A2">
        <w:rPr>
          <w:rFonts w:ascii="Book Antiqua" w:eastAsia="Book Antiqua" w:hAnsi="Book Antiqua" w:cs="Book Antiqua"/>
          <w:color w:val="000000" w:themeColor="text1"/>
        </w:rPr>
        <w:t>.</w:t>
      </w:r>
    </w:p>
    <w:p w14:paraId="7365CAF9" w14:textId="77777777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</w:p>
    <w:p w14:paraId="23289DC2" w14:textId="68CEAFE2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Hemodynamic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instability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variceal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upper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GIB</w:t>
      </w:r>
    </w:p>
    <w:p w14:paraId="6838D325" w14:textId="2786FAA9" w:rsidR="006C0779" w:rsidRPr="006752A2" w:rsidRDefault="005768C3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tal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34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lu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alysis</w:t>
      </w:r>
      <w:r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LjwvYXV0aG9yPjxhdXRob3I+Q2h1bmcsIFMuIEMuPC9hdXRob3I+PGF1dGhvcj5ZdW5nLCBNLiBZ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=
</w:fldData>
        </w:fldChar>
      </w:r>
      <w:r w:rsidR="002E6E1A" w:rsidRPr="006752A2">
        <w:rPr>
          <w:rFonts w:ascii="Book Antiqua" w:hAnsi="Book Antiqua" w:cstheme="majorBidi"/>
          <w:color w:val="000000" w:themeColor="text1"/>
        </w:rPr>
        <w:instrText xml:space="preserve"> ADDIN EN.CITE </w:instrText>
      </w:r>
      <w:r w:rsidR="002E6E1A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PEVuZE5vdGU+PENpdGU+PEF1dGhvcj5BbWl0cmFubzwvQXV0aG9yPjxZZWFyPjIwMTI8L1llYXI+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==
</w:fldData>
        </w:fldChar>
      </w:r>
      <w:r w:rsidR="002E6E1A" w:rsidRPr="006752A2">
        <w:rPr>
          <w:rFonts w:ascii="Book Antiqua" w:hAnsi="Book Antiqua" w:cstheme="majorBidi"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hAnsi="Book Antiqua" w:cstheme="majorBidi"/>
          <w:color w:val="000000" w:themeColor="text1"/>
        </w:rPr>
      </w:r>
      <w:r w:rsidR="002E6E1A" w:rsidRPr="006752A2">
        <w:rPr>
          <w:rFonts w:ascii="Book Antiqua" w:hAnsi="Book Antiqua" w:cstheme="majorBidi"/>
          <w:color w:val="000000" w:themeColor="text1"/>
        </w:rPr>
        <w:fldChar w:fldCharType="end"/>
      </w:r>
      <w:r w:rsidR="002E6E1A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Zm9yIEVuZG9zY29waWMgVmFyaWNlYWwgTGlnYXRpb24gRmFpbHVyZTwvdGl0bGU+PHNlY29uZGFy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==
</w:fldData>
        </w:fldChar>
      </w:r>
      <w:r w:rsidR="002E6E1A" w:rsidRPr="006752A2">
        <w:rPr>
          <w:rFonts w:ascii="Book Antiqua" w:hAnsi="Book Antiqua" w:cstheme="majorBidi"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hAnsi="Book Antiqua" w:cstheme="majorBidi"/>
          <w:color w:val="000000" w:themeColor="text1"/>
        </w:rPr>
      </w:r>
      <w:r w:rsidR="002E6E1A" w:rsidRPr="006752A2">
        <w:rPr>
          <w:rFonts w:ascii="Book Antiqua" w:hAnsi="Book Antiqua" w:cstheme="majorBidi"/>
          <w:color w:val="000000" w:themeColor="text1"/>
        </w:rPr>
        <w:fldChar w:fldCharType="end"/>
      </w:r>
      <w:r w:rsidR="002E6E1A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LjwvYXV0aG9yPjxhdXRob3I+Q2h1bmcsIFMuIEMuPC9hdXRob3I+PGF1dGhvcj5ZdW5nLCBNLiBZ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=
</w:fldData>
        </w:fldChar>
      </w:r>
      <w:r w:rsidR="002E6E1A" w:rsidRPr="006752A2">
        <w:rPr>
          <w:rFonts w:ascii="Book Antiqua" w:hAnsi="Book Antiqua" w:cstheme="majorBidi"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hAnsi="Book Antiqua" w:cstheme="majorBidi"/>
          <w:color w:val="000000" w:themeColor="text1"/>
        </w:rPr>
      </w:r>
      <w:r w:rsidR="002E6E1A" w:rsidRPr="006752A2">
        <w:rPr>
          <w:rFonts w:ascii="Book Antiqua" w:hAnsi="Book Antiqua" w:cstheme="majorBidi"/>
          <w:color w:val="000000" w:themeColor="text1"/>
        </w:rPr>
        <w:fldChar w:fldCharType="end"/>
      </w:r>
      <w:r w:rsidRPr="006752A2">
        <w:rPr>
          <w:rFonts w:ascii="Book Antiqua" w:hAnsi="Book Antiqua" w:cstheme="majorBidi"/>
          <w:color w:val="000000" w:themeColor="text1"/>
        </w:rPr>
      </w:r>
      <w:r w:rsidRPr="006752A2">
        <w:rPr>
          <w:rFonts w:ascii="Book Antiqua" w:hAnsi="Book Antiqua" w:cstheme="majorBidi"/>
          <w:color w:val="000000" w:themeColor="text1"/>
        </w:rPr>
        <w:fldChar w:fldCharType="separate"/>
      </w:r>
      <w:r w:rsidR="002E6E1A" w:rsidRPr="006752A2">
        <w:rPr>
          <w:rFonts w:ascii="Book Antiqua" w:hAnsi="Book Antiqua" w:cstheme="majorBidi"/>
          <w:noProof/>
          <w:color w:val="000000" w:themeColor="text1"/>
          <w:vertAlign w:val="superscript"/>
        </w:rPr>
        <w:t>[10,16,20,21,61,65,70,72-98]</w:t>
      </w:r>
      <w:r w:rsidRPr="006752A2">
        <w:rPr>
          <w:rFonts w:ascii="Book Antiqua" w:hAnsi="Book Antiqua" w:cstheme="majorBidi"/>
          <w:color w:val="000000" w:themeColor="text1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varice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wh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presen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admi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38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12–0.73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="006C0779"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98%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)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Tw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asses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hospitaliza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Farooq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55354E"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55354E" w:rsidRPr="006752A2">
        <w:rPr>
          <w:rFonts w:ascii="Book Antiqua" w:hAnsi="Book Antiqua"/>
          <w:color w:val="000000" w:themeColor="text1"/>
        </w:rPr>
        <w:t>Farooqi</w:t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begin">
          <w:fldData xml:space="preserve">PEVuZE5vdGU+PENpdGU+PEF1dGhvcj5GYXJvb3FpPC9BdXRob3I+PFllYXI+MjAwMTwvWWVhcj48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==
</w:fldData>
        </w:fldChar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instrText xml:space="preserve"> ADDIN EN.CITE </w:instrText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begin">
          <w:fldData xml:space="preserve">PEVuZE5vdGU+PENpdGU+PEF1dGhvcj5GYXJvb3FpPC9BdXRob3I+PFllYXI+MjAwMTwvWWVhcj48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==
</w:fldData>
        </w:fldChar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end"/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separate"/>
      </w:r>
      <w:r w:rsidR="002E6E1A" w:rsidRPr="006752A2">
        <w:rPr>
          <w:rFonts w:ascii="Book Antiqua" w:eastAsia="Times New Roman" w:hAnsi="Book Antiqua" w:cstheme="majorBidi"/>
          <w:bCs/>
          <w:noProof/>
          <w:color w:val="000000" w:themeColor="text1"/>
          <w:vertAlign w:val="superscript"/>
        </w:rPr>
        <w:t>[96]</w:t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end"/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Cho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i/>
          <w:iCs/>
          <w:color w:val="000000" w:themeColor="text1"/>
        </w:rPr>
        <w:t>et</w:t>
      </w:r>
      <w:r w:rsidR="00BE5AC4" w:rsidRPr="006752A2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i/>
          <w:iCs/>
          <w:color w:val="000000" w:themeColor="text1"/>
        </w:rPr>
        <w:t>al</w:t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begin">
          <w:fldData xml:space="preserve">PEVuZE5vdGU+PENpdGU+PEF1dGhvcj5DaG9pPC9BdXRob3I+PFllYXI+MjAxODwvWWVhcj48UmVj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==
</w:fldData>
        </w:fldChar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instrText xml:space="preserve"> ADDIN EN.CITE </w:instrText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begin">
          <w:fldData xml:space="preserve">PEVuZE5vdGU+PENpdGU+PEF1dGhvcj5DaG9pPC9BdXRob3I+PFllYXI+MjAxODwvWWVhcj48UmVj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==
</w:fldData>
        </w:fldChar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end"/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separate"/>
      </w:r>
      <w:r w:rsidR="002E6E1A" w:rsidRPr="006752A2">
        <w:rPr>
          <w:rFonts w:ascii="Book Antiqua" w:eastAsia="Times New Roman" w:hAnsi="Book Antiqua" w:cstheme="majorBidi"/>
          <w:bCs/>
          <w:noProof/>
          <w:color w:val="000000" w:themeColor="text1"/>
          <w:vertAlign w:val="superscript"/>
        </w:rPr>
        <w:t>[75]</w:t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end"/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wh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ev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21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14–0.29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52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40–0.63)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respectively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admi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26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18–0.36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="006C0779"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100%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)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where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i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18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10–0.30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="006C0779"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99%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hospit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stay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total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on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f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varice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develop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present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hospit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sta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25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19–0.32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="006C0779"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100%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(Figu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4)</w:t>
      </w:r>
      <w:r w:rsidR="00D65CB8" w:rsidRPr="006752A2">
        <w:rPr>
          <w:rFonts w:ascii="Book Antiqua" w:eastAsia="Book Antiqua" w:hAnsi="Book Antiqua" w:cs="Book Antiqua"/>
          <w:color w:val="000000" w:themeColor="text1"/>
        </w:rPr>
        <w:t>.</w:t>
      </w:r>
    </w:p>
    <w:p w14:paraId="67093111" w14:textId="77777777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</w:p>
    <w:p w14:paraId="66AC5854" w14:textId="19999CB1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Hemodynamic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instability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peptic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ulcer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bleeding</w:t>
      </w:r>
    </w:p>
    <w:p w14:paraId="7CC571B8" w14:textId="484B80BB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Pept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lc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PUB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por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urc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mo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lu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ixty-seve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volv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ubgroup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22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09–0.44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96%</w:t>
      </w:r>
      <w:r w:rsidRPr="006752A2">
        <w:rPr>
          <w:rFonts w:ascii="Book Antiqua" w:eastAsia="Book Antiqua" w:hAnsi="Book Antiqua" w:cs="Book Antiqua"/>
          <w:color w:val="000000" w:themeColor="text1"/>
        </w:rPr>
        <w:t>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modynamical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nstable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ere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pit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ay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41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12–0.78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89%</w:t>
      </w:r>
      <w:r w:rsidRPr="006752A2">
        <w:rPr>
          <w:rFonts w:ascii="Book Antiqua" w:eastAsia="Book Antiqua" w:hAnsi="Book Antiqua" w:cs="Book Antiqua"/>
          <w:color w:val="000000" w:themeColor="text1"/>
        </w:rPr>
        <w:t>)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25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19–0.32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98%</w:t>
      </w:r>
      <w:r w:rsidRPr="006752A2">
        <w:rPr>
          <w:rFonts w:ascii="Book Antiqua" w:eastAsia="Book Antiqua" w:hAnsi="Book Antiqua" w:cs="Book Antiqua"/>
          <w:color w:val="000000" w:themeColor="text1"/>
        </w:rPr>
        <w:t>)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ere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24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17–0.33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97%</w:t>
      </w:r>
      <w:r w:rsidRPr="006752A2">
        <w:rPr>
          <w:rFonts w:ascii="Book Antiqua" w:eastAsia="Book Antiqua" w:hAnsi="Book Antiqua" w:cs="Book Antiqua"/>
          <w:color w:val="000000" w:themeColor="text1"/>
        </w:rPr>
        <w:t>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velop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pitalization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vera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ffect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UB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ffec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lastRenderedPageBreak/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pit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ay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25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21–0.30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98%</w:t>
      </w:r>
      <w:r w:rsidRPr="006752A2">
        <w:rPr>
          <w:rFonts w:ascii="Book Antiqua" w:eastAsia="Book Antiqua" w:hAnsi="Book Antiqua" w:cs="Book Antiqua"/>
          <w:color w:val="000000" w:themeColor="text1"/>
        </w:rPr>
        <w:t>)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Supplementar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igu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)</w:t>
      </w:r>
    </w:p>
    <w:p w14:paraId="3DA88C91" w14:textId="77777777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</w:p>
    <w:p w14:paraId="06255FBC" w14:textId="661CAF87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Hemodynamic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instability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upper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GIB</w:t>
      </w:r>
    </w:p>
    <w:p w14:paraId="62D66698" w14:textId="52BDE243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lu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lo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ta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ariou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pp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B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urce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por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es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33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21–0.48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97%</w:t>
      </w:r>
      <w:r w:rsidRPr="006752A2">
        <w:rPr>
          <w:rFonts w:ascii="Book Antiqua" w:eastAsia="Book Antiqua" w:hAnsi="Book Antiqua" w:cs="Book Antiqua"/>
          <w:color w:val="000000" w:themeColor="text1"/>
        </w:rPr>
        <w:t>)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ventee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lu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ubgroup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15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09–0.25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99%</w:t>
      </w:r>
      <w:r w:rsidRPr="006752A2">
        <w:rPr>
          <w:rFonts w:ascii="Book Antiqua" w:eastAsia="Book Antiqua" w:hAnsi="Book Antiqua" w:cs="Book Antiqua"/>
          <w:color w:val="000000" w:themeColor="text1"/>
        </w:rPr>
        <w:t>)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ere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8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valu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pitaliz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20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12–0.32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100%</w:t>
      </w:r>
      <w:r w:rsidRPr="006752A2">
        <w:rPr>
          <w:rFonts w:ascii="Book Antiqua" w:eastAsia="Book Antiqua" w:hAnsi="Book Antiqua" w:cs="Book Antiqua"/>
          <w:color w:val="000000" w:themeColor="text1"/>
        </w:rPr>
        <w:t>)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tal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iv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pp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B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velop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20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15–0.27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100%</w:t>
      </w:r>
      <w:r w:rsidRPr="006752A2">
        <w:rPr>
          <w:rFonts w:ascii="Book Antiqua" w:eastAsia="Book Antiqua" w:hAnsi="Book Antiqua" w:cs="Book Antiqua"/>
          <w:color w:val="000000" w:themeColor="text1"/>
        </w:rPr>
        <w:t>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Supplementar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igu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2).</w:t>
      </w:r>
    </w:p>
    <w:p w14:paraId="562AB101" w14:textId="77777777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</w:p>
    <w:p w14:paraId="3ED560C2" w14:textId="5D601933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Hemodynamic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instability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lower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GIB</w:t>
      </w:r>
    </w:p>
    <w:p w14:paraId="1AEDD3D0" w14:textId="1E45F4F7" w:rsidR="006C0779" w:rsidRPr="006752A2" w:rsidRDefault="005768C3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tal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7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lu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alysis</w:t>
      </w:r>
      <w:r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aG9yPlBhcnJpbGxhLCBQLjwvYXV0aG9yPjwvYXV0aG9ycz48L2NvbnRyaWJ1dG9ycz48YXV0aC1h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=
</w:fldData>
        </w:fldChar>
      </w:r>
      <w:r w:rsidR="002E6E1A" w:rsidRPr="006752A2">
        <w:rPr>
          <w:rFonts w:ascii="Book Antiqua" w:hAnsi="Book Antiqua" w:cstheme="majorBidi"/>
          <w:color w:val="000000" w:themeColor="text1"/>
        </w:rPr>
        <w:instrText xml:space="preserve"> ADDIN EN.CITE </w:instrText>
      </w:r>
      <w:r w:rsidR="002E6E1A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PEVuZE5vdGU+PENpdGU+PEF1dGhvcj5BYmJhczwvQXV0aG9yPjxZZWFyPjIwMDU8L1llYXI+PFJl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==
</w:fldData>
        </w:fldChar>
      </w:r>
      <w:r w:rsidR="002E6E1A" w:rsidRPr="006752A2">
        <w:rPr>
          <w:rFonts w:ascii="Book Antiqua" w:hAnsi="Book Antiqua" w:cstheme="majorBidi"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hAnsi="Book Antiqua" w:cstheme="majorBidi"/>
          <w:color w:val="000000" w:themeColor="text1"/>
        </w:rPr>
      </w:r>
      <w:r w:rsidR="002E6E1A" w:rsidRPr="006752A2">
        <w:rPr>
          <w:rFonts w:ascii="Book Antiqua" w:hAnsi="Book Antiqua" w:cstheme="majorBidi"/>
          <w:color w:val="000000" w:themeColor="text1"/>
        </w:rPr>
        <w:fldChar w:fldCharType="end"/>
      </w:r>
      <w:r w:rsidR="002E6E1A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aG9yPlBhcnJpbGxhLCBQLjwvYXV0aG9yPjwvYXV0aG9ycz48L2NvbnRyaWJ1dG9ycz48YXV0aC1h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=
</w:fldData>
        </w:fldChar>
      </w:r>
      <w:r w:rsidR="002E6E1A" w:rsidRPr="006752A2">
        <w:rPr>
          <w:rFonts w:ascii="Book Antiqua" w:hAnsi="Book Antiqua" w:cstheme="majorBidi"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hAnsi="Book Antiqua" w:cstheme="majorBidi"/>
          <w:color w:val="000000" w:themeColor="text1"/>
        </w:rPr>
      </w:r>
      <w:r w:rsidR="002E6E1A" w:rsidRPr="006752A2">
        <w:rPr>
          <w:rFonts w:ascii="Book Antiqua" w:hAnsi="Book Antiqua" w:cstheme="majorBidi"/>
          <w:color w:val="000000" w:themeColor="text1"/>
        </w:rPr>
        <w:fldChar w:fldCharType="end"/>
      </w:r>
      <w:r w:rsidRPr="006752A2">
        <w:rPr>
          <w:rFonts w:ascii="Book Antiqua" w:hAnsi="Book Antiqua" w:cstheme="majorBidi"/>
          <w:color w:val="000000" w:themeColor="text1"/>
        </w:rPr>
      </w:r>
      <w:r w:rsidRPr="006752A2">
        <w:rPr>
          <w:rFonts w:ascii="Book Antiqua" w:hAnsi="Book Antiqua" w:cstheme="majorBidi"/>
          <w:color w:val="000000" w:themeColor="text1"/>
        </w:rPr>
        <w:fldChar w:fldCharType="separate"/>
      </w:r>
      <w:r w:rsidR="002E6E1A" w:rsidRPr="006752A2">
        <w:rPr>
          <w:rFonts w:ascii="Book Antiqua" w:hAnsi="Book Antiqua" w:cstheme="majorBidi"/>
          <w:noProof/>
          <w:color w:val="000000" w:themeColor="text1"/>
          <w:vertAlign w:val="superscript"/>
        </w:rPr>
        <w:t>[10,48,99-113]</w:t>
      </w:r>
      <w:r w:rsidRPr="006752A2">
        <w:rPr>
          <w:rFonts w:ascii="Book Antiqua" w:hAnsi="Book Antiqua" w:cstheme="majorBidi"/>
          <w:color w:val="000000" w:themeColor="text1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Thirtee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evalu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low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GIB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population</w:t>
      </w:r>
      <w:r w:rsidR="00D2120F" w:rsidRPr="006752A2">
        <w:rPr>
          <w:rFonts w:ascii="Book Antiqua" w:eastAsia="Book Antiqua" w:hAnsi="Book Antiqua" w:cs="Book Antiqua"/>
          <w:color w:val="000000" w:themeColor="text1"/>
        </w:rPr>
        <w:t>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D2120F" w:rsidRPr="006752A2">
        <w:rPr>
          <w:rFonts w:ascii="Book Antiqua" w:eastAsia="Book Antiqua" w:hAnsi="Book Antiqua" w:cs="Book Antiqua"/>
          <w:color w:val="000000" w:themeColor="text1"/>
        </w:rPr>
        <w:t>T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hre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admi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14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01–0.81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="006C0779"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83%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)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10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hospitaliz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49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27–0.71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="006C0779"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94%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)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Tw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asses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admiss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Oakl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i/>
          <w:iCs/>
          <w:color w:val="000000" w:themeColor="text1"/>
        </w:rPr>
        <w:t>et</w:t>
      </w:r>
      <w:r w:rsidR="00BE5AC4" w:rsidRPr="006752A2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i/>
          <w:iCs/>
          <w:color w:val="000000" w:themeColor="text1"/>
        </w:rPr>
        <w:t>al</w:t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begin">
          <w:fldData xml:space="preserve">PEVuZE5vdGU+PENpdGU+PEF1dGhvcj5PYWtsYW5kPC9BdXRob3I+PFllYXI+MjAxODwvWWVhcj48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</w:fldData>
        </w:fldChar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instrText xml:space="preserve"> ADDIN EN.CITE </w:instrText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begin">
          <w:fldData xml:space="preserve">PEVuZE5vdGU+PENpdGU+PEF1dGhvcj5PYWtsYW5kPC9BdXRob3I+PFllYXI+MjAxODwvWWVhcj48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</w:fldData>
        </w:fldChar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end"/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separate"/>
      </w:r>
      <w:r w:rsidR="002E6E1A" w:rsidRPr="006752A2">
        <w:rPr>
          <w:rFonts w:ascii="Book Antiqua" w:eastAsia="Times New Roman" w:hAnsi="Book Antiqua" w:cstheme="majorBidi"/>
          <w:bCs/>
          <w:noProof/>
          <w:color w:val="000000" w:themeColor="text1"/>
          <w:vertAlign w:val="superscript"/>
        </w:rPr>
        <w:t>[109]</w:t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end"/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L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i/>
          <w:iCs/>
          <w:color w:val="000000" w:themeColor="text1"/>
        </w:rPr>
        <w:t>et</w:t>
      </w:r>
      <w:r w:rsidR="00BE5AC4" w:rsidRPr="006752A2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i/>
          <w:iCs/>
          <w:color w:val="000000" w:themeColor="text1"/>
        </w:rPr>
        <w:t>al</w:t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begin">
          <w:fldData xml:space="preserve">PEVuZE5vdGU+PENpdGU+PEF1dGhvcj5MaTwvQXV0aG9yPjxZZWFyPjIwMjA8L1llYXI+PFJlY051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</w:fldData>
        </w:fldChar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instrText xml:space="preserve"> ADDIN EN.CITE </w:instrText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begin">
          <w:fldData xml:space="preserve">PEVuZE5vdGU+PENpdGU+PEF1dGhvcj5MaTwvQXV0aG9yPjxZZWFyPjIwMjA8L1llYXI+PFJlY051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</w:fldData>
        </w:fldChar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end"/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separate"/>
      </w:r>
      <w:r w:rsidR="002E6E1A" w:rsidRPr="006752A2">
        <w:rPr>
          <w:rFonts w:ascii="Book Antiqua" w:eastAsia="Times New Roman" w:hAnsi="Book Antiqua" w:cstheme="majorBidi"/>
          <w:bCs/>
          <w:noProof/>
          <w:color w:val="000000" w:themeColor="text1"/>
          <w:vertAlign w:val="superscript"/>
        </w:rPr>
        <w:t>[105]</w:t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end"/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wh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pool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ev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rat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02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02–0.03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03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03–0.03)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respectively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Anoth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tw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asses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hospit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stay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stud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b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Siddiqu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i/>
          <w:iCs/>
          <w:color w:val="000000" w:themeColor="text1"/>
        </w:rPr>
        <w:t>et</w:t>
      </w:r>
      <w:r w:rsidR="00BE5AC4" w:rsidRPr="006752A2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i/>
          <w:iCs/>
          <w:color w:val="000000" w:themeColor="text1"/>
        </w:rPr>
        <w:t>al</w:t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begin">
          <w:fldData xml:space="preserve">PEVuZE5vdGU+PENpdGU+PEF1dGhvcj5TaWRkaXF1aTwvQXV0aG9yPjxZZWFyPjIwMTk8L1llYXI+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</w:fldData>
        </w:fldChar>
      </w:r>
      <w:r w:rsidR="008822A0" w:rsidRPr="006752A2">
        <w:rPr>
          <w:rFonts w:ascii="Book Antiqua" w:eastAsia="Times New Roman" w:hAnsi="Book Antiqua" w:cstheme="majorBidi"/>
          <w:bCs/>
          <w:color w:val="000000" w:themeColor="text1"/>
        </w:rPr>
        <w:instrText xml:space="preserve"> ADDIN EN.CITE </w:instrText>
      </w:r>
      <w:r w:rsidR="008822A0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begin">
          <w:fldData xml:space="preserve">PEVuZE5vdGU+PENpdGU+PEF1dGhvcj5TaWRkaXF1aTwvQXV0aG9yPjxZZWFyPjIwMTk8L1llYXI+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</w:fldData>
        </w:fldChar>
      </w:r>
      <w:r w:rsidR="008822A0" w:rsidRPr="006752A2">
        <w:rPr>
          <w:rFonts w:ascii="Book Antiqua" w:eastAsia="Times New Roman" w:hAnsi="Book Antiqua" w:cstheme="majorBidi"/>
          <w:bCs/>
          <w:color w:val="000000" w:themeColor="text1"/>
        </w:rPr>
        <w:instrText xml:space="preserve"> ADDIN EN.CITE.DATA </w:instrText>
      </w:r>
      <w:r w:rsidR="008822A0" w:rsidRPr="006752A2">
        <w:rPr>
          <w:rFonts w:ascii="Book Antiqua" w:eastAsia="Times New Roman" w:hAnsi="Book Antiqua" w:cstheme="majorBidi"/>
          <w:bCs/>
          <w:color w:val="000000" w:themeColor="text1"/>
        </w:rPr>
      </w:r>
      <w:r w:rsidR="008822A0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end"/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separate"/>
      </w:r>
      <w:r w:rsidR="008822A0" w:rsidRPr="006752A2">
        <w:rPr>
          <w:rFonts w:ascii="Book Antiqua" w:eastAsia="Times New Roman" w:hAnsi="Book Antiqua" w:cstheme="majorBidi"/>
          <w:bCs/>
          <w:noProof/>
          <w:color w:val="000000" w:themeColor="text1"/>
          <w:vertAlign w:val="superscript"/>
        </w:rPr>
        <w:t>[10]</w:t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end"/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02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02–0.02)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stud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b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Lv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Gu</w:t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begin">
          <w:fldData xml:space="preserve">PEVuZE5vdGU+PENpdGU+PEF1dGhvcj5MdjwvQXV0aG9yPjxZZWFyPjIwMTk8L1llYXI+PFJlY051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</w:fldData>
        </w:fldChar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instrText xml:space="preserve"> ADDIN EN.CITE </w:instrText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begin">
          <w:fldData xml:space="preserve">PEVuZE5vdGU+PENpdGU+PEF1dGhvcj5MdjwvQXV0aG9yPjxZZWFyPjIwMTk8L1llYXI+PFJlY051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</w:fldData>
        </w:fldChar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end"/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separate"/>
      </w:r>
      <w:r w:rsidR="002E6E1A" w:rsidRPr="006752A2">
        <w:rPr>
          <w:rFonts w:ascii="Book Antiqua" w:eastAsia="Times New Roman" w:hAnsi="Book Antiqua" w:cstheme="majorBidi"/>
          <w:bCs/>
          <w:noProof/>
          <w:color w:val="000000" w:themeColor="text1"/>
          <w:vertAlign w:val="superscript"/>
        </w:rPr>
        <w:t>[106]</w:t>
      </w:r>
      <w:r w:rsidR="00F1337C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end"/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whic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involv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life-threaten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bleeding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resul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highe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pool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ev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68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50–0.82)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total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gener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low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GIB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popula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27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0.13–0-49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="006C0779"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100%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develop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(Figu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6C0779" w:rsidRPr="006752A2">
        <w:rPr>
          <w:rFonts w:ascii="Book Antiqua" w:eastAsia="Book Antiqua" w:hAnsi="Book Antiqua" w:cs="Book Antiqua"/>
          <w:color w:val="000000" w:themeColor="text1"/>
        </w:rPr>
        <w:t>5)</w:t>
      </w:r>
      <w:r w:rsidR="00935533" w:rsidRPr="006752A2">
        <w:rPr>
          <w:rFonts w:ascii="Book Antiqua" w:eastAsia="Book Antiqua" w:hAnsi="Book Antiqua" w:cs="Book Antiqua"/>
          <w:color w:val="000000" w:themeColor="text1"/>
        </w:rPr>
        <w:t>.</w:t>
      </w:r>
    </w:p>
    <w:p w14:paraId="30E3842B" w14:textId="77777777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</w:p>
    <w:p w14:paraId="2352228A" w14:textId="2C25E402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Hemodynamic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instability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colonic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diverticular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bleeding</w:t>
      </w:r>
    </w:p>
    <w:p w14:paraId="2103D576" w14:textId="43AA5D6E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A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es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vestig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com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ly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ix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valu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lon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verticula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DB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12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05–0.26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91%</w:t>
      </w:r>
      <w:r w:rsidRPr="006752A2">
        <w:rPr>
          <w:rFonts w:ascii="Book Antiqua" w:eastAsia="Book Antiqua" w:hAnsi="Book Antiqua" w:cs="Book Antiqua"/>
          <w:color w:val="000000" w:themeColor="text1"/>
        </w:rPr>
        <w:t>)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w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por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lshte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</w:rPr>
        <w:t>et</w:t>
      </w:r>
      <w:r w:rsidR="00BE5AC4" w:rsidRPr="006752A2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</w:rPr>
        <w:t>al</w:t>
      </w:r>
      <w:r w:rsidR="00F5675E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begin">
          <w:fldData xml:space="preserve">PEVuZE5vdGU+PENpdGU+PEF1dGhvcj5HaWxzaHRlaW48L0F1dGhvcj48WWVhcj4yMDE2PC9ZZWFy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</w:fldData>
        </w:fldChar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instrText xml:space="preserve"> ADDIN EN.CITE </w:instrText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begin">
          <w:fldData xml:space="preserve">PEVuZE5vdGU+PENpdGU+PEF1dGhvcj5HaWxzaHRlaW48L0F1dGhvcj48WWVhcj4yMDE2PC9ZZWFy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</w:fldData>
        </w:fldChar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end"/>
      </w:r>
      <w:r w:rsidR="00F5675E" w:rsidRPr="006752A2">
        <w:rPr>
          <w:rFonts w:ascii="Book Antiqua" w:eastAsia="Times New Roman" w:hAnsi="Book Antiqua" w:cstheme="majorBidi"/>
          <w:bCs/>
          <w:color w:val="000000" w:themeColor="text1"/>
        </w:rPr>
      </w:r>
      <w:r w:rsidR="00F5675E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separate"/>
      </w:r>
      <w:r w:rsidR="002E6E1A" w:rsidRPr="006752A2">
        <w:rPr>
          <w:rFonts w:ascii="Book Antiqua" w:eastAsia="Times New Roman" w:hAnsi="Book Antiqua" w:cstheme="majorBidi"/>
          <w:bCs/>
          <w:noProof/>
          <w:color w:val="000000" w:themeColor="text1"/>
          <w:vertAlign w:val="superscript"/>
        </w:rPr>
        <w:t>[114]</w:t>
      </w:r>
      <w:r w:rsidR="00F5675E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end"/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por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05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02–0.11)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chib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</w:rPr>
        <w:t>et</w:t>
      </w:r>
      <w:r w:rsidR="00BE5AC4" w:rsidRPr="006752A2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</w:rPr>
        <w:t>al</w:t>
      </w:r>
      <w:r w:rsidR="00F5675E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begin">
          <w:fldData xml:space="preserve">PEVuZE5vdGU+PENpdGU+PEF1dGhvcj5JY2hpYmE8L0F1dGhvcj48WWVhcj4yMDE5PC9ZZWFyPjxS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</w:fldData>
        </w:fldChar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instrText xml:space="preserve"> ADDIN EN.CITE </w:instrText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begin">
          <w:fldData xml:space="preserve">PEVuZE5vdGU+PENpdGU+PEF1dGhvcj5JY2hpYmE8L0F1dGhvcj48WWVhcj4yMDE5PC9ZZWFyPjxS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</w:fldData>
        </w:fldChar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</w:r>
      <w:r w:rsidR="002E6E1A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end"/>
      </w:r>
      <w:r w:rsidR="00F5675E" w:rsidRPr="006752A2">
        <w:rPr>
          <w:rFonts w:ascii="Book Antiqua" w:eastAsia="Times New Roman" w:hAnsi="Book Antiqua" w:cstheme="majorBidi"/>
          <w:bCs/>
          <w:color w:val="000000" w:themeColor="text1"/>
        </w:rPr>
      </w:r>
      <w:r w:rsidR="00F5675E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separate"/>
      </w:r>
      <w:r w:rsidR="002E6E1A" w:rsidRPr="006752A2">
        <w:rPr>
          <w:rFonts w:ascii="Book Antiqua" w:eastAsia="Times New Roman" w:hAnsi="Book Antiqua" w:cstheme="majorBidi"/>
          <w:bCs/>
          <w:noProof/>
          <w:color w:val="000000" w:themeColor="text1"/>
          <w:vertAlign w:val="superscript"/>
        </w:rPr>
        <w:t>[115]</w:t>
      </w:r>
      <w:r w:rsidR="00F5675E" w:rsidRPr="006752A2">
        <w:rPr>
          <w:rFonts w:ascii="Book Antiqua" w:eastAsia="Times New Roman" w:hAnsi="Book Antiqua" w:cstheme="majorBidi"/>
          <w:bCs/>
          <w:color w:val="000000" w:themeColor="text1"/>
        </w:rPr>
        <w:fldChar w:fldCharType="end"/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21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17–0.26)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vera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ffect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por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DB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12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06–0.22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90%</w:t>
      </w:r>
      <w:r w:rsidRPr="006752A2">
        <w:rPr>
          <w:rFonts w:ascii="Book Antiqua" w:eastAsia="Book Antiqua" w:hAnsi="Book Antiqua" w:cs="Book Antiqua"/>
          <w:color w:val="000000" w:themeColor="text1"/>
        </w:rPr>
        <w:t>)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Supplementar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igu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3)</w:t>
      </w:r>
    </w:p>
    <w:p w14:paraId="2B20D4BA" w14:textId="77777777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</w:p>
    <w:p w14:paraId="258DBAA4" w14:textId="034AD2BB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Risk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bias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assessment</w:t>
      </w:r>
    </w:p>
    <w:p w14:paraId="493DDB9A" w14:textId="5B0B1453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Mo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ceiv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co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6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er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dicat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de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ow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is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ia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0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co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es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ix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amp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iz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equ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33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ul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is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i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essm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esen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upplementar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ab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5.</w:t>
      </w:r>
    </w:p>
    <w:p w14:paraId="651E7B5C" w14:textId="77777777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</w:p>
    <w:p w14:paraId="5D6F5F26" w14:textId="6352FEED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Heterogeneity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publication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bias</w:t>
      </w:r>
    </w:p>
    <w:p w14:paraId="14A20FC5" w14:textId="08C403F5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Seriou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terogene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80%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bserv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alyse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arg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umb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lu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terogeneou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pula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gar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g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x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ul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xpla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i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fini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am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ult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siderab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terogeneity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o.</w:t>
      </w:r>
    </w:p>
    <w:p w14:paraId="2843BFAD" w14:textId="20C2E8AE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A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eta-analytic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lcula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lu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0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vestig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ublic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ia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DB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xcep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igh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luded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u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tenti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ublic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i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alys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xcep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n-varice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a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gger’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est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ul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ul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xplain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er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arg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terogene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stimate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ditionally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fluenti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arg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iddiqu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</w:rPr>
        <w:t>et</w:t>
      </w:r>
      <w:r w:rsidR="00BE5AC4" w:rsidRPr="006752A2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</w:rPr>
        <w:t>al</w:t>
      </w:r>
      <w:r w:rsidR="00F5675E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PEVuZE5vdGU+PENpdGU+PEF1dGhvcj5TaWRkaXF1aTwvQXV0aG9yPjxZZWFyPjIwMTk8L1llYXI+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</w:fldData>
        </w:fldChar>
      </w:r>
      <w:r w:rsidR="008822A0" w:rsidRPr="006752A2">
        <w:rPr>
          <w:rFonts w:ascii="Book Antiqua" w:hAnsi="Book Antiqua" w:cstheme="majorBidi"/>
          <w:color w:val="000000" w:themeColor="text1"/>
        </w:rPr>
        <w:instrText xml:space="preserve"> ADDIN EN.CITE </w:instrText>
      </w:r>
      <w:r w:rsidR="008822A0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PEVuZE5vdGU+PENpdGU+PEF1dGhvcj5TaWRkaXF1aTwvQXV0aG9yPjxZZWFyPjIwMTk8L1llYXI+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</w:fldData>
        </w:fldChar>
      </w:r>
      <w:r w:rsidR="008822A0" w:rsidRPr="006752A2">
        <w:rPr>
          <w:rFonts w:ascii="Book Antiqua" w:hAnsi="Book Antiqua" w:cstheme="majorBidi"/>
          <w:color w:val="000000" w:themeColor="text1"/>
        </w:rPr>
        <w:instrText xml:space="preserve"> ADDIN EN.CITE.DATA </w:instrText>
      </w:r>
      <w:r w:rsidR="008822A0" w:rsidRPr="006752A2">
        <w:rPr>
          <w:rFonts w:ascii="Book Antiqua" w:hAnsi="Book Antiqua" w:cstheme="majorBidi"/>
          <w:color w:val="000000" w:themeColor="text1"/>
        </w:rPr>
      </w:r>
      <w:r w:rsidR="008822A0" w:rsidRPr="006752A2">
        <w:rPr>
          <w:rFonts w:ascii="Book Antiqua" w:hAnsi="Book Antiqua" w:cstheme="majorBidi"/>
          <w:color w:val="000000" w:themeColor="text1"/>
        </w:rPr>
        <w:fldChar w:fldCharType="end"/>
      </w:r>
      <w:r w:rsidR="00F5675E" w:rsidRPr="006752A2">
        <w:rPr>
          <w:rFonts w:ascii="Book Antiqua" w:hAnsi="Book Antiqua" w:cstheme="majorBidi"/>
          <w:color w:val="000000" w:themeColor="text1"/>
        </w:rPr>
      </w:r>
      <w:r w:rsidR="00F5675E" w:rsidRPr="006752A2">
        <w:rPr>
          <w:rFonts w:ascii="Book Antiqua" w:hAnsi="Book Antiqua" w:cstheme="majorBidi"/>
          <w:color w:val="000000" w:themeColor="text1"/>
        </w:rPr>
        <w:fldChar w:fldCharType="separate"/>
      </w:r>
      <w:r w:rsidR="008822A0" w:rsidRPr="006752A2">
        <w:rPr>
          <w:rFonts w:ascii="Book Antiqua" w:hAnsi="Book Antiqua" w:cstheme="majorBidi"/>
          <w:noProof/>
          <w:color w:val="000000" w:themeColor="text1"/>
          <w:vertAlign w:val="superscript"/>
        </w:rPr>
        <w:t>[10]</w:t>
      </w:r>
      <w:r w:rsidR="00F5675E" w:rsidRPr="006752A2">
        <w:rPr>
          <w:rFonts w:ascii="Book Antiqua" w:hAnsi="Book Antiqua" w:cstheme="majorBidi"/>
          <w:color w:val="000000" w:themeColor="text1"/>
        </w:rPr>
        <w:fldChar w:fldCharType="end"/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al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sitiv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ul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gger’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est.</w:t>
      </w:r>
    </w:p>
    <w:p w14:paraId="4A1D11C9" w14:textId="568C8EF9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Leave-one-ou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nsitiv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alys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w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m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ariabil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m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tenti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lier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por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com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hang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rom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25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17–0.36,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100%</w:t>
      </w:r>
      <w:r w:rsidRPr="006752A2">
        <w:rPr>
          <w:rFonts w:ascii="Book Antiqua" w:eastAsia="Book Antiqua" w:hAnsi="Book Antiqua" w:cs="Book Antiqua"/>
          <w:color w:val="000000" w:themeColor="text1"/>
        </w:rPr>
        <w:t>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29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I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.22–0.37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</w:rPr>
        <w:t>I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  <w:shd w:val="clear" w:color="auto" w:fill="FFFFFF"/>
          <w:vertAlign w:val="superscript"/>
        </w:rPr>
        <w:t>2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=</w:t>
      </w:r>
      <w:r w:rsidR="00BE5AC4"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  <w:shd w:val="clear" w:color="auto" w:fill="FFFFFF"/>
        </w:rPr>
        <w:t>90%</w:t>
      </w:r>
      <w:r w:rsidRPr="006752A2">
        <w:rPr>
          <w:rFonts w:ascii="Book Antiqua" w:eastAsia="Book Antiqua" w:hAnsi="Book Antiqua" w:cs="Book Antiqua"/>
          <w:color w:val="000000" w:themeColor="text1"/>
        </w:rPr>
        <w:t>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iddiqu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</w:rPr>
        <w:t>et</w:t>
      </w:r>
      <w:r w:rsidR="00BE5AC4" w:rsidRPr="006752A2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</w:rPr>
        <w:t>al</w:t>
      </w:r>
      <w:r w:rsidR="00F5675E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PEVuZE5vdGU+PENpdGU+PEF1dGhvcj5TaWRkaXF1aTwvQXV0aG9yPjxZZWFyPjIwMTk8L1llYXI+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</w:fldData>
        </w:fldChar>
      </w:r>
      <w:r w:rsidR="008822A0" w:rsidRPr="006752A2">
        <w:rPr>
          <w:rFonts w:ascii="Book Antiqua" w:hAnsi="Book Antiqua" w:cstheme="majorBidi"/>
          <w:color w:val="000000" w:themeColor="text1"/>
        </w:rPr>
        <w:instrText xml:space="preserve"> ADDIN EN.CITE </w:instrText>
      </w:r>
      <w:r w:rsidR="008822A0" w:rsidRPr="006752A2">
        <w:rPr>
          <w:rFonts w:ascii="Book Antiqua" w:hAnsi="Book Antiqua" w:cstheme="majorBidi"/>
          <w:color w:val="000000" w:themeColor="text1"/>
        </w:rPr>
        <w:fldChar w:fldCharType="begin">
          <w:fldData xml:space="preserve">PEVuZE5vdGU+PENpdGU+PEF1dGhvcj5TaWRkaXF1aTwvQXV0aG9yPjxZZWFyPjIwMTk8L1llYXI+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</w:fldData>
        </w:fldChar>
      </w:r>
      <w:r w:rsidR="008822A0" w:rsidRPr="006752A2">
        <w:rPr>
          <w:rFonts w:ascii="Book Antiqua" w:hAnsi="Book Antiqua" w:cstheme="majorBidi"/>
          <w:color w:val="000000" w:themeColor="text1"/>
        </w:rPr>
        <w:instrText xml:space="preserve"> ADDIN EN.CITE.DATA </w:instrText>
      </w:r>
      <w:r w:rsidR="008822A0" w:rsidRPr="006752A2">
        <w:rPr>
          <w:rFonts w:ascii="Book Antiqua" w:hAnsi="Book Antiqua" w:cstheme="majorBidi"/>
          <w:color w:val="000000" w:themeColor="text1"/>
        </w:rPr>
      </w:r>
      <w:r w:rsidR="008822A0" w:rsidRPr="006752A2">
        <w:rPr>
          <w:rFonts w:ascii="Book Antiqua" w:hAnsi="Book Antiqua" w:cstheme="majorBidi"/>
          <w:color w:val="000000" w:themeColor="text1"/>
        </w:rPr>
        <w:fldChar w:fldCharType="end"/>
      </w:r>
      <w:r w:rsidR="00F5675E" w:rsidRPr="006752A2">
        <w:rPr>
          <w:rFonts w:ascii="Book Antiqua" w:hAnsi="Book Antiqua" w:cstheme="majorBidi"/>
          <w:color w:val="000000" w:themeColor="text1"/>
        </w:rPr>
      </w:r>
      <w:r w:rsidR="00F5675E" w:rsidRPr="006752A2">
        <w:rPr>
          <w:rFonts w:ascii="Book Antiqua" w:hAnsi="Book Antiqua" w:cstheme="majorBidi"/>
          <w:color w:val="000000" w:themeColor="text1"/>
        </w:rPr>
        <w:fldChar w:fldCharType="separate"/>
      </w:r>
      <w:r w:rsidR="008822A0" w:rsidRPr="006752A2">
        <w:rPr>
          <w:rFonts w:ascii="Book Antiqua" w:hAnsi="Book Antiqua" w:cstheme="majorBidi"/>
          <w:noProof/>
          <w:color w:val="000000" w:themeColor="text1"/>
          <w:vertAlign w:val="superscript"/>
        </w:rPr>
        <w:t>[10]</w:t>
      </w:r>
      <w:r w:rsidR="00F5675E" w:rsidRPr="006752A2">
        <w:rPr>
          <w:rFonts w:ascii="Book Antiqua" w:hAnsi="Book Antiqua" w:cstheme="majorBidi"/>
          <w:color w:val="000000" w:themeColor="text1"/>
        </w:rPr>
        <w:fldChar w:fldCharType="end"/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limin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rom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B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alysi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lud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arg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amp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iz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mpar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th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u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ls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atio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pati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amp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ataba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s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F5675E" w:rsidRPr="006752A2">
        <w:rPr>
          <w:rFonts w:ascii="Book Antiqua" w:eastAsia="Book Antiqua" w:hAnsi="Book Antiqua" w:cs="Book Antiqua"/>
          <w:color w:val="000000" w:themeColor="text1"/>
        </w:rPr>
        <w:t>Internatio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F5675E" w:rsidRPr="006752A2">
        <w:rPr>
          <w:rFonts w:ascii="Book Antiqua" w:eastAsia="Book Antiqua" w:hAnsi="Book Antiqua" w:cs="Book Antiqua"/>
          <w:color w:val="000000" w:themeColor="text1"/>
        </w:rPr>
        <w:t>Classific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F5675E"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F5675E" w:rsidRPr="006752A2">
        <w:rPr>
          <w:rFonts w:ascii="Book Antiqua" w:eastAsia="Book Antiqua" w:hAnsi="Book Antiqua" w:cs="Book Antiqua"/>
          <w:color w:val="000000" w:themeColor="text1"/>
        </w:rPr>
        <w:t>Diseas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F5675E" w:rsidRPr="006752A2">
        <w:rPr>
          <w:rFonts w:ascii="Book Antiqua" w:eastAsia="Book Antiqua" w:hAnsi="Book Antiqua" w:cs="Book Antiqua"/>
          <w:color w:val="000000" w:themeColor="text1"/>
        </w:rPr>
        <w:t>(</w:t>
      </w:r>
      <w:r w:rsidRPr="006752A2">
        <w:rPr>
          <w:rFonts w:ascii="Book Antiqua" w:eastAsia="Book Antiqua" w:hAnsi="Book Antiqua" w:cs="Book Antiqua"/>
          <w:color w:val="000000" w:themeColor="text1"/>
        </w:rPr>
        <w:t>ICD-9</w:t>
      </w:r>
      <w:r w:rsidR="00F5675E" w:rsidRPr="006752A2">
        <w:rPr>
          <w:rFonts w:ascii="Book Antiqua" w:eastAsia="Book Antiqua" w:hAnsi="Book Antiqua" w:cs="Book Antiqua"/>
          <w:color w:val="000000" w:themeColor="text1"/>
        </w:rPr>
        <w:t>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d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alyz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ata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ic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igh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av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ail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dentif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m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ffec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ul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gger’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est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unne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lot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eave-one-ou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alys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u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upplementar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igur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4-16.</w:t>
      </w:r>
    </w:p>
    <w:p w14:paraId="58401FDD" w14:textId="77777777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</w:p>
    <w:p w14:paraId="2F1344F1" w14:textId="299F77DF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Certainty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evidence</w:t>
      </w:r>
    </w:p>
    <w:p w14:paraId="11489B5C" w14:textId="728EB599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lastRenderedPageBreak/>
        <w:t>Ba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ul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refu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valu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videnc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evel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ertain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evel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ow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er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ow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ac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come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er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terogene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lmo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alys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a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as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t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di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lu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sider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bservatio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ic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tribut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ow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eve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vidence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Supplementar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abl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6-12).</w:t>
      </w:r>
    </w:p>
    <w:p w14:paraId="297CC8AD" w14:textId="77777777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</w:p>
    <w:p w14:paraId="332B6DCA" w14:textId="77777777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caps/>
          <w:color w:val="000000" w:themeColor="text1"/>
          <w:u w:val="single"/>
        </w:rPr>
        <w:t>DISCUSSION</w:t>
      </w:r>
    </w:p>
    <w:p w14:paraId="241FA92A" w14:textId="574DD7CD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u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mm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mplica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B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ith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ffec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ver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ve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owe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por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igh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lon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verticula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er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i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ignifica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r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.</w:t>
      </w:r>
    </w:p>
    <w:p w14:paraId="6DA96E5F" w14:textId="6D2938D0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Varice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ul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e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38%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mo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ariou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urce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trast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e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pitaliz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bserv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UB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41%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GIB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49%)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eneral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e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mo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ffer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n-varice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urc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36%)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ere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UB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pecifical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e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pitaliz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24%).</w:t>
      </w:r>
    </w:p>
    <w:p w14:paraId="17FC229B" w14:textId="35AF204B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ul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bou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nspecifi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B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urce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n-variceal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UB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w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pitaliz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pitalization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trast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arice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w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pitalization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ow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B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th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and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w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com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pitaliz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.</w:t>
      </w:r>
    </w:p>
    <w:p w14:paraId="3EC863F5" w14:textId="196212FF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Bloo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os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ead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haracteriz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crea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ystol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oo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essu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BP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rea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ar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HR)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ventually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ea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v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ic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u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pi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duc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travascula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oo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olum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ult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creas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moglob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evel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reb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creas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xyge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liver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pac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art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ju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ign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art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i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ha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v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ea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ypoxemi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ypoperfusion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ppropriate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re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ssible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ea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ultip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g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ailure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refore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al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vider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u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mphasiz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tinuou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nito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ffici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abiliz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o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begin"/>
      </w:r>
      <w:r w:rsidR="008822A0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 &lt;EndNote&gt;&lt;Cite&gt;&lt;Author&gt;Baradarian&lt;/Author&gt;&lt;Year&gt;2004&lt;/Year&gt;&lt;RecNum&gt;241&lt;/RecNum&gt;&lt;DisplayText&gt;&lt;style face="superscript"&gt;[11]&lt;/style&gt;&lt;/DisplayText&gt;&lt;record&gt;&lt;rec-number&gt;241&lt;/rec-number&gt;&lt;foreign-keys&gt;&lt;key app="EN" db-id="st5t2f2vyfzvtdesa0dvr5s9vt2fxf2e9rav" timestamp="1657399740"&gt;241&lt;/key&gt;&lt;/foreign-keys&gt;&lt;ref-type name="Journal Article"&gt;17&lt;/ref-type&gt;&lt;contributors&gt;&lt;authors&gt;&lt;author&gt;Baradarian, R.&lt;/author&gt;&lt;author&gt;Ramdhaney, S.&lt;/author&gt;&lt;author&gt;Chapalamadugu, R.&lt;/author&gt;&lt;author&gt;Skoczylas, L.&lt;/author&gt;&lt;author&gt;Wang, K.&lt;/author&gt;&lt;author&gt;Rivilis, S.&lt;/author&gt;&lt;author&gt;Remus, K.&lt;/author&gt;&lt;author&gt;Mayer, I.&lt;/author&gt;&lt;author&gt;Iswara, K.&lt;/author&gt;&lt;author&gt;Tenner, S.&lt;/author&gt;&lt;/authors&gt;&lt;/contributors&gt;&lt;auth-address&gt;Division of Gastroenterology, Department of Medicine, Maimonides Medical Center, Brooklyn, New York, USA.&lt;/auth-address&gt;&lt;titles&gt;&lt;title&gt;Early intensive resuscitation of patients with upper gastrointestinal bleeding decreases mortality&lt;/title&gt;&lt;secondary-title&gt;Am J Gastroenterol&lt;/secondary-title&gt;&lt;/titles&gt;&lt;periodical&gt;&lt;full-title&gt;Am J Gastroenterol&lt;/full-title&gt;&lt;/periodical&gt;&lt;pages&gt;619-22&lt;/pages&gt;&lt;volume&gt;99&lt;/volume&gt;&lt;number&gt;4&lt;/number&gt;&lt;edition&gt;2004/04/20&lt;/edition&gt;&lt;keywords&gt;&lt;keyword&gt;Adult&lt;/keyword&gt;&lt;keyword&gt;Aged&lt;/keyword&gt;&lt;keyword&gt;Aged, 80 and over&lt;/keyword&gt;&lt;keyword&gt;Esophageal and Gastric Varices/complications&lt;/keyword&gt;&lt;keyword&gt;Female&lt;/keyword&gt;&lt;keyword&gt;Gastrointestinal Hemorrhage/etiology/*mortality&lt;/keyword&gt;&lt;keyword&gt;Humans&lt;/keyword&gt;&lt;keyword&gt;Male&lt;/keyword&gt;&lt;keyword&gt;Middle Aged&lt;/keyword&gt;&lt;keyword&gt;Peptic Ulcer/complications&lt;/keyword&gt;&lt;keyword&gt;Prospective Studies&lt;/keyword&gt;&lt;keyword&gt;*Resuscitation/methods&lt;/keyword&gt;&lt;keyword&gt;Time Factors&lt;/keyword&gt;&lt;/keywords&gt;&lt;dates&gt;&lt;year&gt;2004&lt;/year&gt;&lt;pub-dates&gt;&lt;date&gt;Apr&lt;/date&gt;&lt;/pub-dates&gt;&lt;/dates&gt;&lt;isbn&gt;0002-9270 (Print)&amp;#xD;0002-9270 (Linking)&lt;/isbn&gt;&lt;accession-num&gt;15089891&lt;/accession-num&gt;&lt;urls&gt;&lt;related-urls&gt;&lt;url&gt;https://www.ncbi.nlm.nih.gov/pubmed/15089891&lt;/url&gt;&lt;/related-urls&gt;&lt;/urls&gt;&lt;electronic-resource-num&gt;10.1111/j.1572-0241.2004.04073.x&lt;/electronic-resource-num&gt;&lt;/record&gt;&lt;/Cite&gt;&lt;/EndNote&gt;</w:instrText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separate"/>
      </w:r>
      <w:r w:rsidR="008822A0" w:rsidRPr="006752A2">
        <w:rPr>
          <w:rFonts w:ascii="Book Antiqua" w:eastAsia="Times New Roman" w:hAnsi="Book Antiqua" w:cstheme="majorBidi"/>
          <w:noProof/>
          <w:color w:val="000000" w:themeColor="text1"/>
          <w:vertAlign w:val="superscript"/>
        </w:rPr>
        <w:t>[11]</w:t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.</w:t>
      </w:r>
    </w:p>
    <w:p w14:paraId="28AF8B11" w14:textId="610ACA7E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lastRenderedPageBreak/>
        <w:t>Seriou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terogene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bserv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alyse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as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arg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umb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lu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rticle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pul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a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ffer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eographic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ocation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thnicitie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ver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morbiditie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g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nge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cces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ffer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qualit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al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ystem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u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ve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ari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finitions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lu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fin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crea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ystol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P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&lt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00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mH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/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rea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&gt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00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proofErr w:type="gramStart"/>
      <w:r w:rsidRPr="006752A2">
        <w:rPr>
          <w:rFonts w:ascii="Book Antiqua" w:eastAsia="Book Antiqua" w:hAnsi="Book Antiqua" w:cs="Book Antiqua"/>
          <w:color w:val="000000" w:themeColor="text1"/>
        </w:rPr>
        <w:t>bpm</w:t>
      </w:r>
      <w:r w:rsidRPr="006752A2">
        <w:rPr>
          <w:rFonts w:ascii="Book Antiqua" w:eastAsia="Book Antiqua" w:hAnsi="Book Antiqua" w:cs="Book Antiqua"/>
          <w:color w:val="000000" w:themeColor="text1"/>
          <w:vertAlign w:val="superscript"/>
        </w:rPr>
        <w:t>[</w:t>
      </w:r>
      <w:proofErr w:type="gramEnd"/>
      <w:r w:rsidRPr="006752A2">
        <w:rPr>
          <w:rFonts w:ascii="Book Antiqua" w:eastAsia="Book Antiqua" w:hAnsi="Book Antiqua" w:cs="Book Antiqua"/>
          <w:color w:val="000000" w:themeColor="text1"/>
          <w:vertAlign w:val="superscript"/>
        </w:rPr>
        <w:t>6]</w:t>
      </w:r>
      <w:r w:rsidRPr="006752A2">
        <w:rPr>
          <w:rFonts w:ascii="Book Antiqua" w:eastAsia="Book Antiqua" w:hAnsi="Book Antiqua" w:cs="Book Antiqua"/>
          <w:color w:val="000000" w:themeColor="text1"/>
        </w:rPr>
        <w:t>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wever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m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fini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lu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yncope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thostat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hanges</w:t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JY2hpYmE8L0F1dGhvcj48WWVhcj4yMDE5PC9ZZWFyPjxS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JY2hpYmE8L0F1dGhvcj48WWVhcj4yMDE5PC9ZZWFyPjxS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separate"/>
      </w:r>
      <w:r w:rsidR="002E6E1A" w:rsidRPr="006752A2">
        <w:rPr>
          <w:rFonts w:ascii="Book Antiqua" w:eastAsia="Times New Roman" w:hAnsi="Book Antiqua" w:cstheme="majorBidi"/>
          <w:noProof/>
          <w:color w:val="000000" w:themeColor="text1"/>
          <w:vertAlign w:val="superscript"/>
        </w:rPr>
        <w:t>[115]</w:t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ig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g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ypoperfusion</w:t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BaG48L0F1dGhvcj48WWVhcj4yMDE2PC9ZZWFyPjxSZWNO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BaG48L0F1dGhvcj48WWVhcj4yMDE2PC9ZZWFyPjxSZWNO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separate"/>
      </w:r>
      <w:r w:rsidR="002E6E1A" w:rsidRPr="006752A2">
        <w:rPr>
          <w:rFonts w:ascii="Book Antiqua" w:eastAsia="Times New Roman" w:hAnsi="Book Antiqua" w:cstheme="majorBidi"/>
          <w:noProof/>
          <w:color w:val="000000" w:themeColor="text1"/>
          <w:vertAlign w:val="superscript"/>
        </w:rPr>
        <w:t>[52]</w:t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actor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tribu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ticeably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ult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er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riou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terogeneity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fini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u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upplementar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able</w:t>
      </w:r>
      <w:r w:rsidR="00BB7B86" w:rsidRPr="006752A2">
        <w:rPr>
          <w:rFonts w:ascii="Book Antiqua" w:eastAsia="Book Antiqua" w:hAnsi="Book Antiqua" w:cs="Book Antiqua"/>
          <w:color w:val="000000" w:themeColor="text1"/>
        </w:rPr>
        <w:t>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3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4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pectively.</w:t>
      </w:r>
    </w:p>
    <w:p w14:paraId="7176D594" w14:textId="54D92332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Possib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edictor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bserv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ul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vestig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come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bserv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m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lier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ffer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urc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arice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tensiv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ni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</w:t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UaG9tYXM8L0F1dGhvcj48WWVhcj4xOTkyPC9ZZWFyPjxS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=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UaG9tYXM8L0F1dGhvcj48WWVhcj4xOTkyPC9ZZWFyPjxS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=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separate"/>
      </w:r>
      <w:r w:rsidR="002E6E1A" w:rsidRPr="006752A2">
        <w:rPr>
          <w:rFonts w:ascii="Book Antiqua" w:eastAsia="Times New Roman" w:hAnsi="Book Antiqua" w:cstheme="majorBidi"/>
          <w:noProof/>
          <w:color w:val="000000" w:themeColor="text1"/>
          <w:vertAlign w:val="superscript"/>
        </w:rPr>
        <w:t>[79,82,97]</w:t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t>,</w:t>
      </w:r>
      <w:r w:rsidR="00BE5AC4" w:rsidRPr="006752A2">
        <w:rPr>
          <w:rFonts w:ascii="Book Antiqua" w:eastAsia="Times New Roman" w:hAnsi="Book Antiqua" w:cstheme="majorBidi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lder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pulation</w:t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FbHNlYmFleTwvQXV0aG9yPjxZZWFyPjIwMTg8L1llYXI+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FbHNlYmFleTwvQXV0aG9yPjxZZWFyPjIwMTg8L1llYXI+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separate"/>
      </w:r>
      <w:r w:rsidR="002E6E1A" w:rsidRPr="006752A2">
        <w:rPr>
          <w:rFonts w:ascii="Book Antiqua" w:eastAsia="Times New Roman" w:hAnsi="Book Antiqua" w:cstheme="majorBidi"/>
          <w:noProof/>
          <w:color w:val="000000" w:themeColor="text1"/>
          <w:vertAlign w:val="superscript"/>
        </w:rPr>
        <w:t>[20]</w:t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v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ncontroll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DaG9pPC9BdXRob3I+PFllYXI+MjAxODwvWWVhcj48UmVj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==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DaG9pPC9BdXRob3I+PFllYXI+MjAxODwvWWVhcj48UmVj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==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separate"/>
      </w:r>
      <w:r w:rsidR="002E6E1A" w:rsidRPr="006752A2">
        <w:rPr>
          <w:rFonts w:ascii="Book Antiqua" w:eastAsia="Times New Roman" w:hAnsi="Book Antiqua" w:cstheme="majorBidi"/>
          <w:noProof/>
          <w:color w:val="000000" w:themeColor="text1"/>
          <w:vertAlign w:val="superscript"/>
        </w:rPr>
        <w:t>[75]</w:t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ssib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edictor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n-varice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lder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&gt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60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years</w:t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FbHNlYmFleTwvQXV0aG9yPjxZZWFyPjIwMTg8L1llYXI+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FbHNlYmFleTwvQXV0aG9yPjxZZWFyPjIwMTg8L1llYXI+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separate"/>
      </w:r>
      <w:r w:rsidR="002E6E1A" w:rsidRPr="006752A2">
        <w:rPr>
          <w:rFonts w:ascii="Book Antiqua" w:eastAsia="Times New Roman" w:hAnsi="Book Antiqua" w:cstheme="majorBidi"/>
          <w:noProof/>
          <w:color w:val="000000" w:themeColor="text1"/>
          <w:vertAlign w:val="superscript"/>
        </w:rPr>
        <w:t>[20]</w:t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o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nderw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mbolization</w:t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Ld29uPC9BdXRob3I+PFllYXI+MjAxODwvWWVhcj48UmVj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Ld29uPC9BdXRob3I+PFllYXI+MjAxODwvWWVhcj48UmVj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separate"/>
      </w:r>
      <w:r w:rsidR="002E6E1A" w:rsidRPr="006752A2">
        <w:rPr>
          <w:rFonts w:ascii="Book Antiqua" w:eastAsia="Times New Roman" w:hAnsi="Book Antiqua" w:cstheme="majorBidi"/>
          <w:noProof/>
          <w:color w:val="000000" w:themeColor="text1"/>
          <w:vertAlign w:val="superscript"/>
        </w:rPr>
        <w:t>[60]</w:t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ccoun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e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pitalization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pectively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pp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B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eneral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hirapongsathor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</w:rPr>
        <w:t>et</w:t>
      </w:r>
      <w:r w:rsidR="00BE5AC4" w:rsidRPr="006752A2">
        <w:rPr>
          <w:rFonts w:ascii="Book Antiqua" w:eastAsia="Book Antiqua" w:hAnsi="Book Antiqua" w:cs="Book Antiqua"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i/>
          <w:iCs/>
          <w:color w:val="000000" w:themeColor="text1"/>
        </w:rPr>
        <w:t>al</w:t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DaGlyYXBvbmdzYXRob3JuPC9BdXRob3I+PFllYXI+MjAy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=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DaGlyYXBvbmdzYXRob3JuPC9BdXRob3I+PFllYXI+MjAy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=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separate"/>
      </w:r>
      <w:r w:rsidR="002E6E1A" w:rsidRPr="006752A2">
        <w:rPr>
          <w:rFonts w:ascii="Book Antiqua" w:eastAsia="Times New Roman" w:hAnsi="Book Antiqua" w:cstheme="majorBidi"/>
          <w:noProof/>
          <w:color w:val="000000" w:themeColor="text1"/>
          <w:vertAlign w:val="superscript"/>
        </w:rPr>
        <w:t>[21]</w:t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lu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arice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n-varice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er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fin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e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rteri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essu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ow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50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mHg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ic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ul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er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75%).</w:t>
      </w:r>
    </w:p>
    <w:p w14:paraId="76EC76C3" w14:textId="0322B2A5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Low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B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re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im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es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mm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pp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B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ee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cu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uc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tten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yet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rtal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is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20</w:t>
      </w:r>
      <w:r w:rsidR="00F47219" w:rsidRPr="006752A2">
        <w:rPr>
          <w:rFonts w:ascii="Book Antiqua" w:eastAsia="Book Antiqua" w:hAnsi="Book Antiqua" w:cs="Book Antiqua"/>
          <w:color w:val="000000" w:themeColor="text1"/>
        </w:rPr>
        <w:t>%</w:t>
      </w:r>
      <w:r w:rsidRPr="006752A2">
        <w:rPr>
          <w:rFonts w:ascii="Book Antiqua" w:eastAsia="Book Antiqua" w:hAnsi="Book Antiqua" w:cs="Book Antiqua"/>
          <w:color w:val="000000" w:themeColor="text1"/>
        </w:rPr>
        <w:t>-40%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assiv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ow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B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mplic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nstab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modynamics</w:t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NaXlha3VuaTwvQXV0aG9yPjxZZWFyPjIwMjA8L1llYXI+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NaXlha3VuaTwvQXV0aG9yPjxZZWFyPjIwMjA8L1llYXI+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separate"/>
      </w:r>
      <w:r w:rsidR="002E6E1A" w:rsidRPr="006752A2">
        <w:rPr>
          <w:rFonts w:ascii="Book Antiqua" w:eastAsia="Times New Roman" w:hAnsi="Book Antiqua" w:cstheme="majorBidi"/>
          <w:noProof/>
          <w:color w:val="000000" w:themeColor="text1"/>
          <w:vertAlign w:val="superscript"/>
        </w:rPr>
        <w:t>[116]</w:t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uper-selectiv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nderw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rteri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mbolization</w:t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IZXJtaWU8L0F1dGhvcj48WWVhcj4yMDIxPC9ZZWFyPjxS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=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IZXJtaWU8L0F1dGhvcj48WWVhcj4yMDIxPC9ZZWFyPjxS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=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separate"/>
      </w:r>
      <w:r w:rsidR="002E6E1A" w:rsidRPr="006752A2">
        <w:rPr>
          <w:rFonts w:ascii="Book Antiqua" w:eastAsia="Times New Roman" w:hAnsi="Book Antiqua" w:cstheme="majorBidi"/>
          <w:noProof/>
          <w:color w:val="000000" w:themeColor="text1"/>
          <w:vertAlign w:val="superscript"/>
        </w:rPr>
        <w:t>[104]</w:t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giography</w:t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Gb2xleTwvQXV0aG9yPjxZZWFyPjIwMTA8L1llYXI+PFJl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==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Gb2xleTwvQXV0aG9yPjxZZWFyPjIwMTA8L1llYXI+PFJl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==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separate"/>
      </w:r>
      <w:r w:rsidR="002E6E1A" w:rsidRPr="006752A2">
        <w:rPr>
          <w:rFonts w:ascii="Book Antiqua" w:eastAsia="Times New Roman" w:hAnsi="Book Antiqua" w:cstheme="majorBidi"/>
          <w:noProof/>
          <w:color w:val="000000" w:themeColor="text1"/>
          <w:vertAlign w:val="superscript"/>
        </w:rPr>
        <w:t>[112]</w:t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agno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cu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v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HYXJjw61hIFPDoW5jaGV6PC9BdXRob3I+PFllYXI+MjAw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begin">
          <w:fldData xml:space="preserve">PEVuZE5vdGU+PENpdGU+PEF1dGhvcj5HYXJjw61hIFPDoW5jaGV6PC9BdXRob3I+PFllYXI+MjAw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</w:fldData>
        </w:fldCha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.DATA </w:instrText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</w:r>
      <w:r w:rsidR="002E6E1A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separate"/>
      </w:r>
      <w:r w:rsidR="002E6E1A" w:rsidRPr="006752A2">
        <w:rPr>
          <w:rFonts w:ascii="Book Antiqua" w:eastAsia="Times New Roman" w:hAnsi="Book Antiqua" w:cstheme="majorBidi"/>
          <w:noProof/>
          <w:color w:val="000000" w:themeColor="text1"/>
          <w:vertAlign w:val="superscript"/>
        </w:rPr>
        <w:t>[103]</w:t>
      </w:r>
      <w:r w:rsidR="00F5675E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="00BE5AC4" w:rsidRPr="006752A2">
        <w:rPr>
          <w:rFonts w:ascii="Book Antiqua" w:eastAsia="Times New Roman" w:hAnsi="Book Antiqua" w:cstheme="majorBidi"/>
          <w:color w:val="000000" w:themeColor="text1"/>
        </w:rPr>
        <w:t xml:space="preserve"> 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w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vestig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comes.</w:t>
      </w:r>
    </w:p>
    <w:p w14:paraId="68951B89" w14:textId="77777777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</w:p>
    <w:p w14:paraId="3B4E4AFC" w14:textId="62A8BCFC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Strengths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Limitations</w:t>
      </w:r>
    </w:p>
    <w:p w14:paraId="459F74D2" w14:textId="3B988081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Th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ir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mprehensiv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verview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es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por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ffec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B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pecif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ccor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urce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lu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an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xtensiv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amp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ize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ditionally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ubgroup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alysi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ic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a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im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essment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eth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pit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ay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vi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lastRenderedPageBreak/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eci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verview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ls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v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sigh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m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ssib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edictor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ul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vestig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comes.</w:t>
      </w:r>
    </w:p>
    <w:p w14:paraId="11517CE0" w14:textId="4D6AA6FC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Conside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imita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ork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fini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ffer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mo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lu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ve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issing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ffer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haracteristic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lu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pul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terogene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lmo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alyse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esenc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ow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ertain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videnc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m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omai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oth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imitation.</w:t>
      </w:r>
    </w:p>
    <w:p w14:paraId="7E305604" w14:textId="77777777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</w:p>
    <w:p w14:paraId="1F60E3F2" w14:textId="225F9C10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Implications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practice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i/>
          <w:iCs/>
          <w:color w:val="000000" w:themeColor="text1"/>
        </w:rPr>
        <w:t>research</w:t>
      </w:r>
    </w:p>
    <w:p w14:paraId="63158491" w14:textId="6E321A08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Ba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ult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ugge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andardiz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fini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stablish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toco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active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cree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nit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ffec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outin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anagement.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hysicia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volv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reatm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ffec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ul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cu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ar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pi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rrec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modynamic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ecau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ignificant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creas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rtality</w:t>
      </w:r>
      <w:r w:rsidR="00F23826" w:rsidRPr="006752A2">
        <w:rPr>
          <w:rFonts w:ascii="Book Antiqua" w:eastAsia="Times New Roman" w:hAnsi="Book Antiqua" w:cstheme="majorBidi"/>
          <w:color w:val="000000" w:themeColor="text1"/>
        </w:rPr>
        <w:fldChar w:fldCharType="begin"/>
      </w:r>
      <w:r w:rsidR="008822A0" w:rsidRPr="006752A2">
        <w:rPr>
          <w:rFonts w:ascii="Book Antiqua" w:eastAsia="Times New Roman" w:hAnsi="Book Antiqua" w:cstheme="majorBidi"/>
          <w:color w:val="000000" w:themeColor="text1"/>
        </w:rPr>
        <w:instrText xml:space="preserve"> ADDIN EN.CITE &lt;EndNote&gt;&lt;Cite&gt;&lt;Author&gt;Baradarian&lt;/Author&gt;&lt;Year&gt;2004&lt;/Year&gt;&lt;RecNum&gt;241&lt;/RecNum&gt;&lt;DisplayText&gt;&lt;style face="superscript"&gt;[11]&lt;/style&gt;&lt;/DisplayText&gt;&lt;record&gt;&lt;rec-number&gt;241&lt;/rec-number&gt;&lt;foreign-keys&gt;&lt;key app="EN" db-id="st5t2f2vyfzvtdesa0dvr5s9vt2fxf2e9rav" timestamp="1657399740"&gt;241&lt;/key&gt;&lt;/foreign-keys&gt;&lt;ref-type name="Journal Article"&gt;17&lt;/ref-type&gt;&lt;contributors&gt;&lt;authors&gt;&lt;author&gt;Baradarian, R.&lt;/author&gt;&lt;author&gt;Ramdhaney, S.&lt;/author&gt;&lt;author&gt;Chapalamadugu, R.&lt;/author&gt;&lt;author&gt;Skoczylas, L.&lt;/author&gt;&lt;author&gt;Wang, K.&lt;/author&gt;&lt;author&gt;Rivilis, S.&lt;/author&gt;&lt;author&gt;Remus, K.&lt;/author&gt;&lt;author&gt;Mayer, I.&lt;/author&gt;&lt;author&gt;Iswara, K.&lt;/author&gt;&lt;author&gt;Tenner, S.&lt;/author&gt;&lt;/authors&gt;&lt;/contributors&gt;&lt;auth-address&gt;Division of Gastroenterology, Department of Medicine, Maimonides Medical Center, Brooklyn, New York, USA.&lt;/auth-address&gt;&lt;titles&gt;&lt;title&gt;Early intensive resuscitation of patients with upper gastrointestinal bleeding decreases mortality&lt;/title&gt;&lt;secondary-title&gt;Am J Gastroenterol&lt;/secondary-title&gt;&lt;/titles&gt;&lt;periodical&gt;&lt;full-title&gt;Am J Gastroenterol&lt;/full-title&gt;&lt;/periodical&gt;&lt;pages&gt;619-22&lt;/pages&gt;&lt;volume&gt;99&lt;/volume&gt;&lt;number&gt;4&lt;/number&gt;&lt;edition&gt;2004/04/20&lt;/edition&gt;&lt;keywords&gt;&lt;keyword&gt;Adult&lt;/keyword&gt;&lt;keyword&gt;Aged&lt;/keyword&gt;&lt;keyword&gt;Aged, 80 and over&lt;/keyword&gt;&lt;keyword&gt;Esophageal and Gastric Varices/complications&lt;/keyword&gt;&lt;keyword&gt;Female&lt;/keyword&gt;&lt;keyword&gt;Gastrointestinal Hemorrhage/etiology/*mortality&lt;/keyword&gt;&lt;keyword&gt;Humans&lt;/keyword&gt;&lt;keyword&gt;Male&lt;/keyword&gt;&lt;keyword&gt;Middle Aged&lt;/keyword&gt;&lt;keyword&gt;Peptic Ulcer/complications&lt;/keyword&gt;&lt;keyword&gt;Prospective Studies&lt;/keyword&gt;&lt;keyword&gt;*Resuscitation/methods&lt;/keyword&gt;&lt;keyword&gt;Time Factors&lt;/keyword&gt;&lt;/keywords&gt;&lt;dates&gt;&lt;year&gt;2004&lt;/year&gt;&lt;pub-dates&gt;&lt;date&gt;Apr&lt;/date&gt;&lt;/pub-dates&gt;&lt;/dates&gt;&lt;isbn&gt;0002-9270 (Print)&amp;#xD;0002-9270 (Linking)&lt;/isbn&gt;&lt;accession-num&gt;15089891&lt;/accession-num&gt;&lt;urls&gt;&lt;related-urls&gt;&lt;url&gt;https://www.ncbi.nlm.nih.gov/pubmed/15089891&lt;/url&gt;&lt;/related-urls&gt;&lt;/urls&gt;&lt;electronic-resource-num&gt;10.1111/j.1572-0241.2004.04073.x&lt;/electronic-resource-num&gt;&lt;/record&gt;&lt;/Cite&gt;&lt;/EndNote&gt;</w:instrText>
      </w:r>
      <w:r w:rsidR="00F23826" w:rsidRPr="006752A2">
        <w:rPr>
          <w:rFonts w:ascii="Book Antiqua" w:eastAsia="Times New Roman" w:hAnsi="Book Antiqua" w:cstheme="majorBidi"/>
          <w:color w:val="000000" w:themeColor="text1"/>
        </w:rPr>
        <w:fldChar w:fldCharType="separate"/>
      </w:r>
      <w:r w:rsidR="008822A0" w:rsidRPr="006752A2">
        <w:rPr>
          <w:rFonts w:ascii="Book Antiqua" w:eastAsia="Times New Roman" w:hAnsi="Book Antiqua" w:cstheme="majorBidi"/>
          <w:noProof/>
          <w:color w:val="000000" w:themeColor="text1"/>
          <w:vertAlign w:val="superscript"/>
        </w:rPr>
        <w:t>[11]</w:t>
      </w:r>
      <w:r w:rsidR="00F23826" w:rsidRPr="006752A2">
        <w:rPr>
          <w:rFonts w:ascii="Book Antiqua" w:eastAsia="Times New Roman" w:hAnsi="Book Antiqua" w:cstheme="majorBidi"/>
          <w:color w:val="000000" w:themeColor="text1"/>
        </w:rPr>
        <w:fldChar w:fldCharType="end"/>
      </w:r>
      <w:r w:rsidRPr="006752A2">
        <w:rPr>
          <w:rFonts w:ascii="Book Antiqua" w:eastAsia="Book Antiqua" w:hAnsi="Book Antiqua" w:cs="Book Antiqua"/>
          <w:color w:val="000000" w:themeColor="text1"/>
        </w:rPr>
        <w:t>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refore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refu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e-endoscop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essm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ro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herenc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is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ratific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cor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e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lighted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urthermore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utiou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tinuou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nito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ffec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ul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mphasized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special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-ris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.</w:t>
      </w:r>
    </w:p>
    <w:p w14:paraId="4B8B9DB8" w14:textId="77777777" w:rsidR="006C0779" w:rsidRPr="006752A2" w:rsidRDefault="006C0779" w:rsidP="006C0779">
      <w:pPr>
        <w:spacing w:line="360" w:lineRule="auto"/>
        <w:ind w:firstLine="480"/>
        <w:jc w:val="both"/>
        <w:rPr>
          <w:rFonts w:ascii="Book Antiqua" w:hAnsi="Book Antiqua"/>
          <w:color w:val="000000" w:themeColor="text1"/>
        </w:rPr>
      </w:pPr>
    </w:p>
    <w:p w14:paraId="462E7D07" w14:textId="77777777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caps/>
          <w:color w:val="000000" w:themeColor="text1"/>
          <w:u w:val="single"/>
        </w:rPr>
        <w:t>CONCLUSION</w:t>
      </w:r>
    </w:p>
    <w:p w14:paraId="007F3F94" w14:textId="61D8D436" w:rsidR="006C0779" w:rsidRPr="006752A2" w:rsidRDefault="006C0779" w:rsidP="006C0779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vi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lea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videnc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modynam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stabil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mm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esenta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mplica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B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as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inding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ajor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ffected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ive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igh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velop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modynam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stabil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pit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a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n-variceal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ariceal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lon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verticula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pectively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e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activ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reatm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rateg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qui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tinuou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nito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ev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ntowar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comes.</w:t>
      </w:r>
    </w:p>
    <w:p w14:paraId="24E9AD25" w14:textId="77777777" w:rsidR="00A77B3E" w:rsidRPr="006752A2" w:rsidRDefault="00A77B3E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33A41E23" w14:textId="23C07E78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caps/>
          <w:color w:val="000000" w:themeColor="text1"/>
          <w:u w:val="single"/>
        </w:rPr>
        <w:t>ARTICLE</w:t>
      </w:r>
      <w:r w:rsidR="00BE5AC4" w:rsidRPr="006752A2">
        <w:rPr>
          <w:rFonts w:ascii="Book Antiqua" w:eastAsia="Book Antiqua" w:hAnsi="Book Antiqua" w:cs="Book Antiqua"/>
          <w:b/>
          <w:caps/>
          <w:color w:val="000000" w:themeColor="text1"/>
          <w:u w:val="single"/>
        </w:rPr>
        <w:t xml:space="preserve"> </w:t>
      </w:r>
      <w:r w:rsidRPr="006752A2">
        <w:rPr>
          <w:rFonts w:ascii="Book Antiqua" w:eastAsia="Book Antiqua" w:hAnsi="Book Antiqua" w:cs="Book Antiqua"/>
          <w:b/>
          <w:caps/>
          <w:color w:val="000000" w:themeColor="text1"/>
          <w:u w:val="single"/>
        </w:rPr>
        <w:t>HIGHLIGHTS</w:t>
      </w:r>
    </w:p>
    <w:p w14:paraId="3A24F94F" w14:textId="3526FBE7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i/>
          <w:color w:val="000000" w:themeColor="text1"/>
        </w:rPr>
        <w:t>Research</w:t>
      </w:r>
      <w:r w:rsidR="00BE5AC4" w:rsidRPr="006752A2">
        <w:rPr>
          <w:rFonts w:ascii="Book Antiqua" w:eastAsia="Book Antiqua" w:hAnsi="Book Antiqua" w:cs="Book Antiqua"/>
          <w:b/>
          <w:i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i/>
          <w:color w:val="000000" w:themeColor="text1"/>
        </w:rPr>
        <w:t>background</w:t>
      </w:r>
    </w:p>
    <w:p w14:paraId="377D2850" w14:textId="30869E4E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lastRenderedPageBreak/>
        <w:t>Hemodynam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stabil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HI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oci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nfavorab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com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astrointesti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GIB)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nderstan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por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com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ssenti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ver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ason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irstly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vid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aluab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sigh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ver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tenti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isk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ocia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dition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Know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por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velop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lp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althca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vider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ticip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e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mmedi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terven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lloc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ppropri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ourc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ccordingly.</w:t>
      </w:r>
    </w:p>
    <w:p w14:paraId="57804C05" w14:textId="77777777" w:rsidR="00A77B3E" w:rsidRPr="006752A2" w:rsidRDefault="00A77B3E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6FF1362D" w14:textId="75AF4192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i/>
          <w:color w:val="000000" w:themeColor="text1"/>
        </w:rPr>
        <w:t>Research</w:t>
      </w:r>
      <w:r w:rsidR="00BE5AC4" w:rsidRPr="006752A2">
        <w:rPr>
          <w:rFonts w:ascii="Book Antiqua" w:eastAsia="Book Antiqua" w:hAnsi="Book Antiqua" w:cs="Book Antiqua"/>
          <w:b/>
          <w:i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i/>
          <w:color w:val="000000" w:themeColor="text1"/>
        </w:rPr>
        <w:t>motivation</w:t>
      </w:r>
    </w:p>
    <w:p w14:paraId="13B85ECD" w14:textId="76C968E4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im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ystemat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arch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at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urr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iteratu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scrib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por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B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a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urce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ditionally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nito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hang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v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im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rv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dicat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ffectivenes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edic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terven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uid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utu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reatm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rategi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mprov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comes.</w:t>
      </w:r>
    </w:p>
    <w:p w14:paraId="23199B17" w14:textId="77777777" w:rsidR="00A77B3E" w:rsidRPr="006752A2" w:rsidRDefault="00A77B3E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285F992C" w14:textId="061EF274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i/>
          <w:color w:val="000000" w:themeColor="text1"/>
        </w:rPr>
        <w:t>Research</w:t>
      </w:r>
      <w:r w:rsidR="00BE5AC4" w:rsidRPr="006752A2">
        <w:rPr>
          <w:rFonts w:ascii="Book Antiqua" w:eastAsia="Book Antiqua" w:hAnsi="Book Antiqua" w:cs="Book Antiqua"/>
          <w:b/>
          <w:i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i/>
          <w:color w:val="000000" w:themeColor="text1"/>
        </w:rPr>
        <w:t>objectives</w:t>
      </w:r>
    </w:p>
    <w:p w14:paraId="76840253" w14:textId="71E07919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im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quantif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ol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v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B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lp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is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ratific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termin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vera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ver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dition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nderstan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w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requent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com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ccur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althca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vider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dentif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-ris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qui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mmediat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tensiv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anagement.</w:t>
      </w:r>
    </w:p>
    <w:p w14:paraId="415A2616" w14:textId="77777777" w:rsidR="00A77B3E" w:rsidRPr="006752A2" w:rsidRDefault="00A77B3E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3A73DE41" w14:textId="55B0CB20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i/>
          <w:color w:val="000000" w:themeColor="text1"/>
        </w:rPr>
        <w:t>Research</w:t>
      </w:r>
      <w:r w:rsidR="00BE5AC4" w:rsidRPr="006752A2">
        <w:rPr>
          <w:rFonts w:ascii="Book Antiqua" w:eastAsia="Book Antiqua" w:hAnsi="Book Antiqua" w:cs="Book Antiqua"/>
          <w:b/>
          <w:i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i/>
          <w:color w:val="000000" w:themeColor="text1"/>
        </w:rPr>
        <w:t>methods</w:t>
      </w:r>
    </w:p>
    <w:p w14:paraId="0A22294D" w14:textId="1BCA0EA4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W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duc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ystemat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view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eta-analys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termin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por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ffer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B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urce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gramm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anguage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s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et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ckage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mploy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erform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atistic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alys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ata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es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lo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tiliz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ummariz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inding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es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sult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ool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v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at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95%CI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mpu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vid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easu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vera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comes.</w:t>
      </w:r>
    </w:p>
    <w:p w14:paraId="5B971F9A" w14:textId="77777777" w:rsidR="00A77B3E" w:rsidRPr="006752A2" w:rsidRDefault="00A77B3E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4FA42C5D" w14:textId="723DFB50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i/>
          <w:color w:val="000000" w:themeColor="text1"/>
        </w:rPr>
        <w:t>Research</w:t>
      </w:r>
      <w:r w:rsidR="00BE5AC4" w:rsidRPr="006752A2">
        <w:rPr>
          <w:rFonts w:ascii="Book Antiqua" w:eastAsia="Book Antiqua" w:hAnsi="Book Antiqua" w:cs="Book Antiqua"/>
          <w:b/>
          <w:i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i/>
          <w:color w:val="000000" w:themeColor="text1"/>
        </w:rPr>
        <w:t>results</w:t>
      </w:r>
    </w:p>
    <w:p w14:paraId="6846C852" w14:textId="2FA9E6E2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vera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por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u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25%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cros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urc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B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22%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n-varice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25%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arice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2%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lon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verticula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lastRenderedPageBreak/>
        <w:t>bleeding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wever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inding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ls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veal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gre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terogeneity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light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ignificanc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y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terogenei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ugges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a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sensu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uidelin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ield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videnc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ari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fini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clu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tcomes.</w:t>
      </w:r>
    </w:p>
    <w:p w14:paraId="7E7FD823" w14:textId="77777777" w:rsidR="00A77B3E" w:rsidRPr="006752A2" w:rsidRDefault="00A77B3E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0993BB91" w14:textId="5F5062AE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i/>
          <w:color w:val="000000" w:themeColor="text1"/>
        </w:rPr>
        <w:t>Research</w:t>
      </w:r>
      <w:r w:rsidR="00BE5AC4" w:rsidRPr="006752A2">
        <w:rPr>
          <w:rFonts w:ascii="Book Antiqua" w:eastAsia="Book Antiqua" w:hAnsi="Book Antiqua" w:cs="Book Antiqua"/>
          <w:b/>
          <w:i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i/>
          <w:color w:val="000000" w:themeColor="text1"/>
        </w:rPr>
        <w:t>conclusions</w:t>
      </w:r>
    </w:p>
    <w:p w14:paraId="038F5F1B" w14:textId="65F28792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ud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vid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mpell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videnc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requent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bserv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mplica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esentati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B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B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velop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miss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u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ospit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ay.</w:t>
      </w:r>
    </w:p>
    <w:p w14:paraId="2E402F7B" w14:textId="77777777" w:rsidR="00A77B3E" w:rsidRPr="006752A2" w:rsidRDefault="00A77B3E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6F6A3CA6" w14:textId="73FA3251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i/>
          <w:color w:val="000000" w:themeColor="text1"/>
        </w:rPr>
        <w:t>Research</w:t>
      </w:r>
      <w:r w:rsidR="00BE5AC4" w:rsidRPr="006752A2">
        <w:rPr>
          <w:rFonts w:ascii="Book Antiqua" w:eastAsia="Book Antiqua" w:hAnsi="Book Antiqua" w:cs="Book Antiqua"/>
          <w:b/>
          <w:i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i/>
          <w:color w:val="000000" w:themeColor="text1"/>
        </w:rPr>
        <w:t>perspectives</w:t>
      </w:r>
    </w:p>
    <w:p w14:paraId="59A5AAA2" w14:textId="5851FC77" w:rsidR="00A77B3E" w:rsidRPr="006752A2" w:rsidRDefault="00463565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Give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u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inding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comme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stablishm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andardiz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fini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B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ditionally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mplement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toco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activ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creen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tinuou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nito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ffec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ul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nsider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r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outin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anagement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mphasiz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oroug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e-endoscopi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ssessm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ric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herenc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is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tratifica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core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rucial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urthermore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igorou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ar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ttentiv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onitor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houl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mphasized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rticular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igh-ris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atients.</w:t>
      </w:r>
    </w:p>
    <w:p w14:paraId="438FEC48" w14:textId="77777777" w:rsidR="00A77B3E" w:rsidRPr="006752A2" w:rsidRDefault="00A77B3E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5DDEF468" w14:textId="5613DAB8" w:rsidR="003D2B62" w:rsidRPr="006752A2" w:rsidRDefault="00F23826" w:rsidP="00795C4A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color w:val="000000" w:themeColor="text1"/>
        </w:rPr>
        <w:t>REFERENCES</w:t>
      </w:r>
    </w:p>
    <w:p w14:paraId="01CF75AF" w14:textId="359C56B5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1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Oakland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K</w:t>
      </w:r>
      <w:r w:rsidRPr="006752A2">
        <w:rPr>
          <w:rFonts w:ascii="Book Antiqua" w:hAnsi="Book Antiqua"/>
          <w:color w:val="000000" w:themeColor="text1"/>
        </w:rPr>
        <w:t>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ang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pidemiolog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tiolog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ow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Best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Pract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Res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Clin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9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42-43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161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178573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16/j.bpg.2019.04.003]</w:t>
      </w:r>
    </w:p>
    <w:p w14:paraId="0EE27A44" w14:textId="55562042" w:rsidR="00900978" w:rsidRPr="00612989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  <w:lang w:val="it-IT"/>
        </w:rPr>
      </w:pPr>
      <w:r w:rsidRPr="00612989">
        <w:rPr>
          <w:rFonts w:ascii="Book Antiqua" w:hAnsi="Book Antiqua"/>
          <w:color w:val="000000" w:themeColor="text1"/>
          <w:lang w:val="it-IT"/>
        </w:rPr>
        <w:t>2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b/>
          <w:bCs/>
          <w:color w:val="000000" w:themeColor="text1"/>
          <w:lang w:val="it-IT"/>
        </w:rPr>
        <w:t>Marmo</w:t>
      </w:r>
      <w:r w:rsidR="00BE5AC4" w:rsidRPr="00612989">
        <w:rPr>
          <w:rFonts w:ascii="Book Antiqua" w:hAnsi="Book Antiqua"/>
          <w:b/>
          <w:bCs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b/>
          <w:bCs/>
          <w:color w:val="000000" w:themeColor="text1"/>
          <w:lang w:val="it-IT"/>
        </w:rPr>
        <w:t>R</w:t>
      </w:r>
      <w:r w:rsidRPr="00612989">
        <w:rPr>
          <w:rFonts w:ascii="Book Antiqua" w:hAnsi="Book Antiqua"/>
          <w:color w:val="000000" w:themeColor="text1"/>
          <w:lang w:val="it-IT"/>
        </w:rPr>
        <w:t>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Koch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M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Cipolletta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L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Capurso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L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Pera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A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Bianco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MA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Rocca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R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Dezi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A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Fasoli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R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Brunati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S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Lorenzini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I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Germani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U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Di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Matteo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G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Giorgio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P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Imperiali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G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Minoli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G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Barberani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F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Boschetto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S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Martorano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M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Gatto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G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Amuso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M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Pastorelli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A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Torre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ES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Triossi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O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Buzzi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A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Cestari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R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Della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Casa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D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Proietti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M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Tanzilli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A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Aragona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G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Giangregorio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F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Allegretta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L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Tronci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S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Michetti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P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Romagnoli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P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Nucci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A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Rogai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F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Piubello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W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Tebaldi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M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Bonfante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F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Casadei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A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Cortini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C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Chiozzini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G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Girardi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L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Leoci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C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Bagnalasta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G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Segato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S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Chianese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G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Salvagnini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M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Rotondano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G.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Predictive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factors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of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mortality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from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nonvariceal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lastRenderedPageBreak/>
        <w:t>upper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gastrointestinal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hemorrhage: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a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multicenter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study.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i/>
          <w:iCs/>
          <w:color w:val="000000" w:themeColor="text1"/>
          <w:lang w:val="it-IT"/>
        </w:rPr>
        <w:t>Am</w:t>
      </w:r>
      <w:r w:rsidR="00BE5AC4" w:rsidRPr="00612989">
        <w:rPr>
          <w:rFonts w:ascii="Book Antiqua" w:hAnsi="Book Antiqua"/>
          <w:i/>
          <w:iCs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i/>
          <w:iCs/>
          <w:color w:val="000000" w:themeColor="text1"/>
          <w:lang w:val="it-IT"/>
        </w:rPr>
        <w:t>J</w:t>
      </w:r>
      <w:r w:rsidR="00BE5AC4" w:rsidRPr="00612989">
        <w:rPr>
          <w:rFonts w:ascii="Book Antiqua" w:hAnsi="Book Antiqua"/>
          <w:i/>
          <w:iCs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i/>
          <w:iCs/>
          <w:color w:val="000000" w:themeColor="text1"/>
          <w:lang w:val="it-IT"/>
        </w:rPr>
        <w:t>Gastroenterol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2008;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b/>
          <w:bCs/>
          <w:color w:val="000000" w:themeColor="text1"/>
          <w:lang w:val="it-IT"/>
        </w:rPr>
        <w:t>103</w:t>
      </w:r>
      <w:r w:rsidRPr="00612989">
        <w:rPr>
          <w:rFonts w:ascii="Book Antiqua" w:hAnsi="Book Antiqua"/>
          <w:color w:val="000000" w:themeColor="text1"/>
          <w:lang w:val="it-IT"/>
        </w:rPr>
        <w:t>: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1639-47;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quiz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1648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[PMID: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18564127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DOI: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10.1111/j.1572-0241.2008.01865.x]</w:t>
      </w:r>
    </w:p>
    <w:p w14:paraId="21794552" w14:textId="750D9B58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12989">
        <w:rPr>
          <w:rFonts w:ascii="Book Antiqua" w:hAnsi="Book Antiqua"/>
          <w:color w:val="000000" w:themeColor="text1"/>
          <w:lang w:val="it-IT"/>
        </w:rPr>
        <w:t>3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b/>
          <w:bCs/>
          <w:color w:val="000000" w:themeColor="text1"/>
          <w:lang w:val="it-IT"/>
        </w:rPr>
        <w:t>Zheng</w:t>
      </w:r>
      <w:r w:rsidR="00BE5AC4" w:rsidRPr="00612989">
        <w:rPr>
          <w:rFonts w:ascii="Book Antiqua" w:hAnsi="Book Antiqua"/>
          <w:b/>
          <w:bCs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b/>
          <w:bCs/>
          <w:color w:val="000000" w:themeColor="text1"/>
          <w:lang w:val="it-IT"/>
        </w:rPr>
        <w:t>NS</w:t>
      </w:r>
      <w:r w:rsidRPr="00612989">
        <w:rPr>
          <w:rFonts w:ascii="Book Antiqua" w:hAnsi="Book Antiqua"/>
          <w:color w:val="000000" w:themeColor="text1"/>
          <w:lang w:val="it-IT"/>
        </w:rPr>
        <w:t>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Tsay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C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Laine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L,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Shung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12989">
        <w:rPr>
          <w:rFonts w:ascii="Book Antiqua" w:hAnsi="Book Antiqua"/>
          <w:color w:val="000000" w:themeColor="text1"/>
          <w:lang w:val="it-IT"/>
        </w:rPr>
        <w:t>DL.</w:t>
      </w:r>
      <w:r w:rsidR="00BE5AC4" w:rsidRPr="00612989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end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aracteristic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nagemen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utcom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sent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mergenc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epartm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nit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at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ro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0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9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Aliment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Pharmacol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Th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22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56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543-155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617309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111/apt.17238]</w:t>
      </w:r>
    </w:p>
    <w:p w14:paraId="44651143" w14:textId="5D779C79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Abougergi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MS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av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altzm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R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-hospit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rtalit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a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morrhag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a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ecreas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v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ecad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nit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ates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ationwid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alysi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intest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Endos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5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81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882-</w:t>
      </w:r>
      <w:proofErr w:type="gramStart"/>
      <w:r w:rsidRPr="006752A2">
        <w:rPr>
          <w:rFonts w:ascii="Book Antiqua" w:hAnsi="Book Antiqua"/>
          <w:color w:val="000000" w:themeColor="text1"/>
        </w:rPr>
        <w:t>8.e</w:t>
      </w:r>
      <w:proofErr w:type="gramEnd"/>
      <w:r w:rsidRPr="006752A2">
        <w:rPr>
          <w:rFonts w:ascii="Book Antiqua" w:hAnsi="Book Antiqua"/>
          <w:color w:val="000000" w:themeColor="text1"/>
        </w:rPr>
        <w:t>1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548432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16/j.gie.2014.09.027]</w:t>
      </w:r>
    </w:p>
    <w:p w14:paraId="74541333" w14:textId="083DBD07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Peery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AF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rocket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D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urph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u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L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ell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lliam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L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ense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hahee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arrit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ieb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ocha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arn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L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lank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ar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andl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urde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s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ive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ncreat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iseas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nit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ates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da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8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og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9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156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54-272.e11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031577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53/j.gastro.2018.08.063]</w:t>
      </w:r>
    </w:p>
    <w:p w14:paraId="58717FE4" w14:textId="445ECBDF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Moledina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SM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omb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is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actor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rtalit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mo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dmitt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ertiar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ospital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ospectiv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hor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udy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BMC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7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17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6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926279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186/s12876-017-0712-8]</w:t>
      </w:r>
    </w:p>
    <w:p w14:paraId="15442B1E" w14:textId="5791E583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Laursen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SB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eontiad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I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anle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øll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anse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chaffalitzk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uckadel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B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lationship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etwee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im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ndoscop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rtalit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ept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lc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ationwid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hor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udy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intest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Endos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7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85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936-944.e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762310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16/j.gie.2016.08.049]</w:t>
      </w:r>
    </w:p>
    <w:p w14:paraId="7336D6D7" w14:textId="38387019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Parker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ME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hasawne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iel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ern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ubb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enkin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Zietlow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P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Zielinsk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D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hospit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ansfus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Air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Med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7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36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15-31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912211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16/j.amj.2017.06.002]</w:t>
      </w:r>
    </w:p>
    <w:p w14:paraId="19DCF81C" w14:textId="4168F3FB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Edelson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J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dels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V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ocke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u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K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obl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ubramani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de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K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ncayc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mprov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aemodynamic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etamin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ndoscop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eda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tiv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riticall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l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Hep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20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2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88-29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</w:t>
      </w:r>
      <w:r w:rsidR="00903326" w:rsidRPr="006752A2">
        <w:rPr>
          <w:rFonts w:ascii="Book Antiqua" w:hAnsi="Book Antiqua"/>
          <w:color w:val="000000" w:themeColor="text1"/>
        </w:rPr>
        <w:t>DOI: 10</w:t>
      </w:r>
      <w:r w:rsidRPr="006752A2">
        <w:rPr>
          <w:rFonts w:ascii="Book Antiqua" w:hAnsi="Book Antiqua"/>
          <w:color w:val="000000" w:themeColor="text1"/>
        </w:rPr>
        <w:t>.1002/ygh2.424]</w:t>
      </w:r>
    </w:p>
    <w:p w14:paraId="4D270357" w14:textId="4F4C0F03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lastRenderedPageBreak/>
        <w:t>1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Siddiqui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NS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u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h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Z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avai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as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h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Z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ale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ederm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hud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awra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is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v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mprov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utcom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proofErr w:type="gramStart"/>
      <w:r w:rsidRPr="006752A2">
        <w:rPr>
          <w:rFonts w:ascii="Book Antiqua" w:hAnsi="Book Antiqua"/>
          <w:color w:val="000000" w:themeColor="text1"/>
        </w:rPr>
        <w:t>With</w:t>
      </w:r>
      <w:proofErr w:type="gramEnd"/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hoc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SA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2-yea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atio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alysi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Clin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9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53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194-e201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936923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97/MCG.0000000000000995]</w:t>
      </w:r>
    </w:p>
    <w:p w14:paraId="6CB81125" w14:textId="017B37FD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11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Baradarian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R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amdhane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apalamadug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koczyla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a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ivil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mu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y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swar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enn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arl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tensiv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suscita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ecreas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rtality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Am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04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99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619-62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5089891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111/j.1572-0241.</w:t>
      </w:r>
      <w:proofErr w:type="gramStart"/>
      <w:r w:rsidRPr="006752A2">
        <w:rPr>
          <w:rFonts w:ascii="Book Antiqua" w:hAnsi="Book Antiqua"/>
          <w:color w:val="000000" w:themeColor="text1"/>
        </w:rPr>
        <w:t>2004.04073.x</w:t>
      </w:r>
      <w:proofErr w:type="gramEnd"/>
      <w:r w:rsidRPr="006752A2">
        <w:rPr>
          <w:rFonts w:ascii="Book Antiqua" w:hAnsi="Book Antiqua"/>
          <w:color w:val="000000" w:themeColor="text1"/>
        </w:rPr>
        <w:t>]</w:t>
      </w:r>
    </w:p>
    <w:p w14:paraId="6C76B1E6" w14:textId="640D8FDD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1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Gralnek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IM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anle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rr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amu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a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ana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aurse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B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adaell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panikolao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úrdi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onçalv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inis-Ribeir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wadi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rau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roo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d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anchez-Yagu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eem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Z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oof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E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ndoscop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iagnos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nagem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on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morrhag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(NVUGIH)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urope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ociet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ndoscop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(ESGE)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uidelin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-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da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21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Endoscop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21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53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00-33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356746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55/a-1369-5274]</w:t>
      </w:r>
    </w:p>
    <w:p w14:paraId="2093AF54" w14:textId="4D2E9A75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1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Gralnek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IM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amu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ubo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rcia-Pag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ucci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arstense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uc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ovanov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wadi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rnandez-Ge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anta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bigb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brahi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lachogiannako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urgman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osasc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iantafyllo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ndoscop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iagnos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nagem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sophagogastr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morrhage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urope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ociet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ndoscop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(ESGE)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uideline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Endoscop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22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54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94-112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617464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55/a-1939-4887]</w:t>
      </w:r>
    </w:p>
    <w:p w14:paraId="5CB9FD36" w14:textId="7C6515F4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1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Laine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L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arku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altzm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rte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eontiad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I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linic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uideline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lc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Am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21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116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899-91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392937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4309/ajg.0000000000001245]</w:t>
      </w:r>
    </w:p>
    <w:p w14:paraId="6633D655" w14:textId="31065669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1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Sengupta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N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euerste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D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aira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hergil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K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ra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L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o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nagem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proofErr w:type="gramStart"/>
      <w:r w:rsidRPr="006752A2">
        <w:rPr>
          <w:rFonts w:ascii="Book Antiqua" w:hAnsi="Book Antiqua"/>
          <w:color w:val="000000" w:themeColor="text1"/>
        </w:rPr>
        <w:t>With</w:t>
      </w:r>
      <w:proofErr w:type="gramEnd"/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ow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dat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uideline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Am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23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118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8-231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673555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4309/ajg.0000000000002130]</w:t>
      </w:r>
    </w:p>
    <w:p w14:paraId="6DB27349" w14:textId="500E192C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  <w:lang w:val="it-IT"/>
        </w:rPr>
      </w:pPr>
      <w:r w:rsidRPr="006752A2">
        <w:rPr>
          <w:rFonts w:ascii="Book Antiqua" w:hAnsi="Book Antiqua"/>
          <w:color w:val="000000" w:themeColor="text1"/>
        </w:rPr>
        <w:t>1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Kim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JH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r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W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u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r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a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r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r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W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r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edsid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isk-scor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de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dict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6-wee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rtalit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irrhot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ndergo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lastRenderedPageBreak/>
        <w:t>endoscop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iga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  <w:lang w:val="it-IT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  <w:lang w:val="it-IT"/>
        </w:rPr>
        <w:t>Gastroenterol</w:t>
      </w:r>
      <w:r w:rsidR="00BE5AC4" w:rsidRPr="006752A2">
        <w:rPr>
          <w:rFonts w:ascii="Book Antiqua" w:hAnsi="Book Antiqua"/>
          <w:i/>
          <w:iCs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  <w:lang w:val="it-IT"/>
        </w:rPr>
        <w:t>Hepatol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2021;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  <w:lang w:val="it-IT"/>
        </w:rPr>
        <w:t>36</w:t>
      </w:r>
      <w:r w:rsidRPr="006752A2">
        <w:rPr>
          <w:rFonts w:ascii="Book Antiqua" w:hAnsi="Book Antiqua"/>
          <w:color w:val="000000" w:themeColor="text1"/>
          <w:lang w:val="it-IT"/>
        </w:rPr>
        <w:t>: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1935-1943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[PMID: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33538357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DOI: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10.1111/jgh.15426]</w:t>
      </w:r>
    </w:p>
    <w:p w14:paraId="71FDB3BF" w14:textId="4A5B2F64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  <w:lang w:val="it-IT"/>
        </w:rPr>
        <w:t>17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  <w:lang w:val="it-IT"/>
        </w:rPr>
        <w:t>Rotondano</w:t>
      </w:r>
      <w:r w:rsidR="00BE5AC4" w:rsidRPr="006752A2">
        <w:rPr>
          <w:rFonts w:ascii="Book Antiqua" w:hAnsi="Book Antiqua"/>
          <w:b/>
          <w:bCs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  <w:lang w:val="it-IT"/>
        </w:rPr>
        <w:t>G</w:t>
      </w:r>
      <w:r w:rsidRPr="006752A2">
        <w:rPr>
          <w:rFonts w:ascii="Book Antiqua" w:hAnsi="Book Antiqua"/>
          <w:color w:val="000000" w:themeColor="text1"/>
          <w:lang w:val="it-IT"/>
        </w:rPr>
        <w:t>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Cipolletta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L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Koch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M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Bianco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MA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Grossi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E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Marmo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R;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PNED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(Progetto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Nazionale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Emorragie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Digestive)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Investigators.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dictor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avourabl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utcom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on-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mplication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arl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ischarge?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Dig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Liver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D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4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46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31-23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436112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16/j.dld.2013.10.017]</w:t>
      </w:r>
    </w:p>
    <w:p w14:paraId="2CE5ACE2" w14:textId="230659BC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1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Lanas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A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olo-Toma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rcía-Rodrígue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rcí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rroyo-Villarin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onc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ujand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allej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L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alve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X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e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erez-Ais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u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J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ffec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ot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ump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hibitor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utcom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ept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lc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mparis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v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at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outin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linic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actic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linic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ial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Scand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3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48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85-29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329828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3109/00365521.2012.758764]</w:t>
      </w:r>
    </w:p>
    <w:p w14:paraId="022635BE" w14:textId="6AFF8F09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1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Tsoi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KK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i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W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K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Y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a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Y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u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J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is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ept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lc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rtalit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la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ospit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dmiss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olidays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hor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ud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8,22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as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ept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lc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Am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2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107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405-41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210845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38/ajg.2011.409]</w:t>
      </w:r>
    </w:p>
    <w:p w14:paraId="0EE8731F" w14:textId="79EC3BE1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2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Elsebaey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MA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lashr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lbedew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lhadid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sheb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E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za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eg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bo-Am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E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bgeeg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E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lsergan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F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nsou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bd-Elsala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dictor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-hospit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rtalit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hor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lderl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gypti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Medicine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(Baltimore)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8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97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040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966859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97/MD.0000000000010403]</w:t>
      </w:r>
    </w:p>
    <w:p w14:paraId="06952F7B" w14:textId="6FFEF68C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  <w:lang w:val="pt-PT"/>
        </w:rPr>
      </w:pPr>
      <w:r w:rsidRPr="006752A2">
        <w:rPr>
          <w:rFonts w:ascii="Book Antiqua" w:hAnsi="Book Antiqua"/>
          <w:color w:val="000000" w:themeColor="text1"/>
        </w:rPr>
        <w:t>21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Chirapongsathorn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S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kkarachinor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aipraser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evelopm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lida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ognost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de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dic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rtalit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mo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irrhot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trospectiv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udy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  <w:lang w:val="pt-PT"/>
        </w:rPr>
        <w:t>JGH</w:t>
      </w:r>
      <w:r w:rsidR="00BE5AC4" w:rsidRPr="006752A2">
        <w:rPr>
          <w:rFonts w:ascii="Book Antiqua" w:hAnsi="Book Antiqua"/>
          <w:i/>
          <w:iCs/>
          <w:color w:val="000000" w:themeColor="text1"/>
          <w:lang w:val="pt-PT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  <w:lang w:val="pt-PT"/>
        </w:rPr>
        <w:t>Open</w:t>
      </w:r>
      <w:r w:rsidR="00BE5AC4" w:rsidRPr="006752A2">
        <w:rPr>
          <w:rFonts w:ascii="Book Antiqua" w:hAnsi="Book Antiqua"/>
          <w:color w:val="000000" w:themeColor="text1"/>
          <w:lang w:val="pt-PT"/>
        </w:rPr>
        <w:t xml:space="preserve"> </w:t>
      </w:r>
      <w:r w:rsidRPr="006752A2">
        <w:rPr>
          <w:rFonts w:ascii="Book Antiqua" w:hAnsi="Book Antiqua"/>
          <w:color w:val="000000" w:themeColor="text1"/>
          <w:lang w:val="pt-PT"/>
        </w:rPr>
        <w:t>2021;</w:t>
      </w:r>
      <w:r w:rsidR="00BE5AC4" w:rsidRPr="006752A2">
        <w:rPr>
          <w:rFonts w:ascii="Book Antiqua" w:hAnsi="Book Antiqua"/>
          <w:color w:val="000000" w:themeColor="text1"/>
          <w:lang w:val="pt-PT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  <w:lang w:val="pt-PT"/>
        </w:rPr>
        <w:t>5</w:t>
      </w:r>
      <w:r w:rsidRPr="006752A2">
        <w:rPr>
          <w:rFonts w:ascii="Book Antiqua" w:hAnsi="Book Antiqua"/>
          <w:color w:val="000000" w:themeColor="text1"/>
          <w:lang w:val="pt-PT"/>
        </w:rPr>
        <w:t>:</w:t>
      </w:r>
      <w:r w:rsidR="00BE5AC4" w:rsidRPr="006752A2">
        <w:rPr>
          <w:rFonts w:ascii="Book Antiqua" w:hAnsi="Book Antiqua"/>
          <w:color w:val="000000" w:themeColor="text1"/>
          <w:lang w:val="pt-PT"/>
        </w:rPr>
        <w:t xml:space="preserve"> </w:t>
      </w:r>
      <w:r w:rsidRPr="006752A2">
        <w:rPr>
          <w:rFonts w:ascii="Book Antiqua" w:hAnsi="Book Antiqua"/>
          <w:color w:val="000000" w:themeColor="text1"/>
          <w:lang w:val="pt-PT"/>
        </w:rPr>
        <w:t>658-663</w:t>
      </w:r>
      <w:r w:rsidR="00BE5AC4" w:rsidRPr="006752A2">
        <w:rPr>
          <w:rFonts w:ascii="Book Antiqua" w:hAnsi="Book Antiqua"/>
          <w:color w:val="000000" w:themeColor="text1"/>
          <w:lang w:val="pt-PT"/>
        </w:rPr>
        <w:t xml:space="preserve"> </w:t>
      </w:r>
      <w:r w:rsidRPr="006752A2">
        <w:rPr>
          <w:rFonts w:ascii="Book Antiqua" w:hAnsi="Book Antiqua"/>
          <w:color w:val="000000" w:themeColor="text1"/>
          <w:lang w:val="pt-PT"/>
        </w:rPr>
        <w:t>[PMID:</w:t>
      </w:r>
      <w:r w:rsidR="00BE5AC4" w:rsidRPr="006752A2">
        <w:rPr>
          <w:rFonts w:ascii="Book Antiqua" w:hAnsi="Book Antiqua"/>
          <w:color w:val="000000" w:themeColor="text1"/>
          <w:lang w:val="pt-PT"/>
        </w:rPr>
        <w:t xml:space="preserve"> </w:t>
      </w:r>
      <w:r w:rsidRPr="006752A2">
        <w:rPr>
          <w:rFonts w:ascii="Book Antiqua" w:hAnsi="Book Antiqua"/>
          <w:color w:val="000000" w:themeColor="text1"/>
          <w:lang w:val="pt-PT"/>
        </w:rPr>
        <w:t>34124382</w:t>
      </w:r>
      <w:r w:rsidR="00BE5AC4" w:rsidRPr="006752A2">
        <w:rPr>
          <w:rFonts w:ascii="Book Antiqua" w:hAnsi="Book Antiqua"/>
          <w:color w:val="000000" w:themeColor="text1"/>
          <w:lang w:val="pt-PT"/>
        </w:rPr>
        <w:t xml:space="preserve"> </w:t>
      </w:r>
      <w:r w:rsidRPr="006752A2">
        <w:rPr>
          <w:rFonts w:ascii="Book Antiqua" w:hAnsi="Book Antiqua"/>
          <w:color w:val="000000" w:themeColor="text1"/>
          <w:lang w:val="pt-PT"/>
        </w:rPr>
        <w:t>DOI:</w:t>
      </w:r>
      <w:r w:rsidR="00BE5AC4" w:rsidRPr="006752A2">
        <w:rPr>
          <w:rFonts w:ascii="Book Antiqua" w:hAnsi="Book Antiqua"/>
          <w:color w:val="000000" w:themeColor="text1"/>
          <w:lang w:val="pt-PT"/>
        </w:rPr>
        <w:t xml:space="preserve"> </w:t>
      </w:r>
      <w:r w:rsidRPr="006752A2">
        <w:rPr>
          <w:rFonts w:ascii="Book Antiqua" w:hAnsi="Book Antiqua"/>
          <w:color w:val="000000" w:themeColor="text1"/>
          <w:lang w:val="pt-PT"/>
        </w:rPr>
        <w:t>10.1002/jgh3.12550]</w:t>
      </w:r>
    </w:p>
    <w:p w14:paraId="244B232E" w14:textId="2F2FC16B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  <w:lang w:val="pt-PT"/>
        </w:rPr>
        <w:t>22</w:t>
      </w:r>
      <w:r w:rsidR="00BE5AC4" w:rsidRPr="006752A2">
        <w:rPr>
          <w:rFonts w:ascii="Book Antiqua" w:hAnsi="Book Antiqua"/>
          <w:color w:val="000000" w:themeColor="text1"/>
          <w:lang w:val="pt-PT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  <w:lang w:val="pt-PT"/>
        </w:rPr>
        <w:t>Garrido</w:t>
      </w:r>
      <w:r w:rsidR="00BE5AC4" w:rsidRPr="006752A2">
        <w:rPr>
          <w:rFonts w:ascii="Book Antiqua" w:hAnsi="Book Antiqua"/>
          <w:b/>
          <w:bCs/>
          <w:color w:val="000000" w:themeColor="text1"/>
          <w:lang w:val="pt-PT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  <w:lang w:val="pt-PT"/>
        </w:rPr>
        <w:t>A</w:t>
      </w:r>
      <w:r w:rsidRPr="006752A2">
        <w:rPr>
          <w:rFonts w:ascii="Book Antiqua" w:hAnsi="Book Antiqua"/>
          <w:color w:val="000000" w:themeColor="text1"/>
          <w:lang w:val="pt-PT"/>
        </w:rPr>
        <w:t>,</w:t>
      </w:r>
      <w:r w:rsidR="00BE5AC4" w:rsidRPr="006752A2">
        <w:rPr>
          <w:rFonts w:ascii="Book Antiqua" w:hAnsi="Book Antiqua"/>
          <w:color w:val="000000" w:themeColor="text1"/>
          <w:lang w:val="pt-PT"/>
        </w:rPr>
        <w:t xml:space="preserve"> </w:t>
      </w:r>
      <w:r w:rsidRPr="006752A2">
        <w:rPr>
          <w:rFonts w:ascii="Book Antiqua" w:hAnsi="Book Antiqua"/>
          <w:color w:val="000000" w:themeColor="text1"/>
          <w:lang w:val="pt-PT"/>
        </w:rPr>
        <w:t>Giráldez</w:t>
      </w:r>
      <w:r w:rsidR="00BE5AC4" w:rsidRPr="006752A2">
        <w:rPr>
          <w:rFonts w:ascii="Book Antiqua" w:hAnsi="Book Antiqua"/>
          <w:color w:val="000000" w:themeColor="text1"/>
          <w:lang w:val="pt-PT"/>
        </w:rPr>
        <w:t xml:space="preserve"> </w:t>
      </w:r>
      <w:r w:rsidRPr="006752A2">
        <w:rPr>
          <w:rFonts w:ascii="Book Antiqua" w:hAnsi="Book Antiqua"/>
          <w:color w:val="000000" w:themeColor="text1"/>
          <w:lang w:val="pt-PT"/>
        </w:rPr>
        <w:t>A,</w:t>
      </w:r>
      <w:r w:rsidR="00BE5AC4" w:rsidRPr="006752A2">
        <w:rPr>
          <w:rFonts w:ascii="Book Antiqua" w:hAnsi="Book Antiqua"/>
          <w:color w:val="000000" w:themeColor="text1"/>
          <w:lang w:val="pt-PT"/>
        </w:rPr>
        <w:t xml:space="preserve"> </w:t>
      </w:r>
      <w:r w:rsidRPr="006752A2">
        <w:rPr>
          <w:rFonts w:ascii="Book Antiqua" w:hAnsi="Book Antiqua"/>
          <w:color w:val="000000" w:themeColor="text1"/>
          <w:lang w:val="pt-PT"/>
        </w:rPr>
        <w:t>Trigo</w:t>
      </w:r>
      <w:r w:rsidR="00BE5AC4" w:rsidRPr="006752A2">
        <w:rPr>
          <w:rFonts w:ascii="Book Antiqua" w:hAnsi="Book Antiqua"/>
          <w:color w:val="000000" w:themeColor="text1"/>
          <w:lang w:val="pt-PT"/>
        </w:rPr>
        <w:t xml:space="preserve"> </w:t>
      </w:r>
      <w:r w:rsidRPr="006752A2">
        <w:rPr>
          <w:rFonts w:ascii="Book Antiqua" w:hAnsi="Book Antiqua"/>
          <w:color w:val="000000" w:themeColor="text1"/>
          <w:lang w:val="pt-PT"/>
        </w:rPr>
        <w:t>C,</w:t>
      </w:r>
      <w:r w:rsidR="00BE5AC4" w:rsidRPr="006752A2">
        <w:rPr>
          <w:rFonts w:ascii="Book Antiqua" w:hAnsi="Book Antiqua"/>
          <w:color w:val="000000" w:themeColor="text1"/>
          <w:lang w:val="pt-PT"/>
        </w:rPr>
        <w:t xml:space="preserve"> </w:t>
      </w:r>
      <w:r w:rsidRPr="006752A2">
        <w:rPr>
          <w:rFonts w:ascii="Book Antiqua" w:hAnsi="Book Antiqua"/>
          <w:color w:val="000000" w:themeColor="text1"/>
          <w:lang w:val="pt-PT"/>
        </w:rPr>
        <w:t>Leo</w:t>
      </w:r>
      <w:r w:rsidR="00BE5AC4" w:rsidRPr="006752A2">
        <w:rPr>
          <w:rFonts w:ascii="Book Antiqua" w:hAnsi="Book Antiqua"/>
          <w:color w:val="000000" w:themeColor="text1"/>
          <w:lang w:val="pt-PT"/>
        </w:rPr>
        <w:t xml:space="preserve"> </w:t>
      </w:r>
      <w:r w:rsidRPr="006752A2">
        <w:rPr>
          <w:rFonts w:ascii="Book Antiqua" w:hAnsi="Book Antiqua"/>
          <w:color w:val="000000" w:themeColor="text1"/>
          <w:lang w:val="pt-PT"/>
        </w:rPr>
        <w:t>E,</w:t>
      </w:r>
      <w:r w:rsidR="00BE5AC4" w:rsidRPr="006752A2">
        <w:rPr>
          <w:rFonts w:ascii="Book Antiqua" w:hAnsi="Book Antiqua"/>
          <w:color w:val="000000" w:themeColor="text1"/>
          <w:lang w:val="pt-PT"/>
        </w:rPr>
        <w:t xml:space="preserve"> </w:t>
      </w:r>
      <w:r w:rsidRPr="006752A2">
        <w:rPr>
          <w:rFonts w:ascii="Book Antiqua" w:hAnsi="Book Antiqua"/>
          <w:color w:val="000000" w:themeColor="text1"/>
          <w:lang w:val="pt-PT"/>
        </w:rPr>
        <w:t>Guil</w:t>
      </w:r>
      <w:r w:rsidR="00BE5AC4" w:rsidRPr="006752A2">
        <w:rPr>
          <w:rFonts w:ascii="Book Antiqua" w:hAnsi="Book Antiqua"/>
          <w:color w:val="000000" w:themeColor="text1"/>
          <w:lang w:val="pt-PT"/>
        </w:rPr>
        <w:t xml:space="preserve"> </w:t>
      </w:r>
      <w:r w:rsidRPr="006752A2">
        <w:rPr>
          <w:rFonts w:ascii="Book Antiqua" w:hAnsi="Book Antiqua"/>
          <w:color w:val="000000" w:themeColor="text1"/>
          <w:lang w:val="pt-PT"/>
        </w:rPr>
        <w:t>A,</w:t>
      </w:r>
      <w:r w:rsidR="00BE5AC4" w:rsidRPr="006752A2">
        <w:rPr>
          <w:rFonts w:ascii="Book Antiqua" w:hAnsi="Book Antiqua"/>
          <w:color w:val="000000" w:themeColor="text1"/>
          <w:lang w:val="pt-PT"/>
        </w:rPr>
        <w:t xml:space="preserve"> </w:t>
      </w:r>
      <w:r w:rsidRPr="006752A2">
        <w:rPr>
          <w:rFonts w:ascii="Book Antiqua" w:hAnsi="Book Antiqua"/>
          <w:color w:val="000000" w:themeColor="text1"/>
          <w:lang w:val="pt-PT"/>
        </w:rPr>
        <w:t>Márquez</w:t>
      </w:r>
      <w:r w:rsidR="00BE5AC4" w:rsidRPr="006752A2">
        <w:rPr>
          <w:rFonts w:ascii="Book Antiqua" w:hAnsi="Book Antiqua"/>
          <w:color w:val="000000" w:themeColor="text1"/>
          <w:lang w:val="pt-PT"/>
        </w:rPr>
        <w:t xml:space="preserve"> </w:t>
      </w:r>
      <w:r w:rsidRPr="006752A2">
        <w:rPr>
          <w:rFonts w:ascii="Book Antiqua" w:hAnsi="Book Antiqua"/>
          <w:color w:val="000000" w:themeColor="text1"/>
          <w:lang w:val="pt-PT"/>
        </w:rPr>
        <w:t>JL.</w:t>
      </w:r>
      <w:r w:rsidR="00BE5AC4" w:rsidRPr="006752A2">
        <w:rPr>
          <w:rFonts w:ascii="Book Antiqua" w:hAnsi="Book Antiqua"/>
          <w:color w:val="000000" w:themeColor="text1"/>
          <w:lang w:val="pt-PT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Intravenou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oton-pump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hibit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ept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lc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--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ofou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i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uppress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enefici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duc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is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bleeding?]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Rev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Esp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Enferm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Di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08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100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466-46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894289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4321/s1130-01082008000800004]</w:t>
      </w:r>
    </w:p>
    <w:p w14:paraId="7191569A" w14:textId="6B96FD14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lastRenderedPageBreak/>
        <w:t>2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Page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MJ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cKenzi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E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ossuy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outr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offman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ulrow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D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hamse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etzlaf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k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renn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E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o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lanvill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rimshaw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róbjartss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al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od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W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yo-Wils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cDonal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cGuinnes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ewar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oma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icc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elc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hit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h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ISM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2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atement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dat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uidelin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port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ystemat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view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BMJ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21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372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71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378205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136/</w:t>
      </w:r>
      <w:proofErr w:type="gramStart"/>
      <w:r w:rsidRPr="006752A2">
        <w:rPr>
          <w:rFonts w:ascii="Book Antiqua" w:hAnsi="Book Antiqua"/>
          <w:color w:val="000000" w:themeColor="text1"/>
        </w:rPr>
        <w:t>bmj.n</w:t>
      </w:r>
      <w:proofErr w:type="gramEnd"/>
      <w:r w:rsidRPr="006752A2">
        <w:rPr>
          <w:rFonts w:ascii="Book Antiqua" w:hAnsi="Book Antiqua"/>
          <w:color w:val="000000" w:themeColor="text1"/>
        </w:rPr>
        <w:t>71]</w:t>
      </w:r>
    </w:p>
    <w:p w14:paraId="6FB4494E" w14:textId="118ABAE9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2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Chandler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J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opewel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chran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ethods--twent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ear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xperienc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evelop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ystemat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view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ethod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Syst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Rev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3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2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7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4050381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186/2046-4053-2-76]</w:t>
      </w:r>
    </w:p>
    <w:p w14:paraId="726D1CCF" w14:textId="421E3786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2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Booth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A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lark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ole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hers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h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etticrew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ewar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OSPER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n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ear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valua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tility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Syst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Rev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3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2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332041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186/2046-4053-2-4]</w:t>
      </w:r>
    </w:p>
    <w:p w14:paraId="5EF72B8E" w14:textId="1AD6ABCA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2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Munn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Z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ol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is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iitan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ufanar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ethodologic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uidanc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ystemat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view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bservatio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pidemiologic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udi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port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valenc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umulativ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cidenc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ata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Int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Evid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Based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Health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5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13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47-15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631738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97/XEB.0000000000000054]</w:t>
      </w:r>
    </w:p>
    <w:p w14:paraId="4B4ED840" w14:textId="33C29401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2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Guyatt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G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xm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D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k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un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is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roze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orr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alck-Ytt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laszio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eBe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aeschk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i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eerpoh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ah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chüneman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J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RAD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uidelines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troduction-GRAD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videnc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ofil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ummar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inding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able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Clin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Epidemi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1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64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83-39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119558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16/j.jclinepi.2010.04.026]</w:t>
      </w:r>
    </w:p>
    <w:p w14:paraId="2ACAFE25" w14:textId="36F3C202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2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Schwarzer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G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emaitell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bu-Radda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ück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eriousl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islea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sul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s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vers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reeman-Tuke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ubl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rcsin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ansforma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eta-analys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ingl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oportion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Res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Synth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Method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9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10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476-48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094543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02/jrsm.1348]</w:t>
      </w:r>
    </w:p>
    <w:p w14:paraId="4884A4B0" w14:textId="19E04972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2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IntHout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J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oannid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P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or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F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artung-Knapp-Sidik-Jonkm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etho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ando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ffec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eta-analys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raightforwar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nsiderabl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utperform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andar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erSimonian-Lair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ethod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BMC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Med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Res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Method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4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14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4548571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186/1471-2288-14-25]</w:t>
      </w:r>
    </w:p>
    <w:p w14:paraId="23AEC636" w14:textId="32B6FD63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lastRenderedPageBreak/>
        <w:t>3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Knapp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G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artu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mprov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es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ando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ffec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eta-regress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ingl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variate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Stat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M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03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22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693-271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293978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02/sim.1482]</w:t>
      </w:r>
    </w:p>
    <w:p w14:paraId="02F6CA08" w14:textId="7F291208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31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Higgins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JP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omps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Quantify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terogeneit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eta-analysi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Stat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M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02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21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539-155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211191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02/sim.1186]</w:t>
      </w:r>
    </w:p>
    <w:p w14:paraId="50B1422A" w14:textId="4E5192C1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3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Sterne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JA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utt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oannid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P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err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on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a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arpent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ück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arbor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chmi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etzlaf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eek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eter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caskil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chwarz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uv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ltm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h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iggin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P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commendation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xamin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terpret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unne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lo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symmetr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eta-analys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andomis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ntroll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ial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BMJ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1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343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400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178488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136/</w:t>
      </w:r>
      <w:proofErr w:type="gramStart"/>
      <w:r w:rsidRPr="006752A2">
        <w:rPr>
          <w:rFonts w:ascii="Book Antiqua" w:hAnsi="Book Antiqua"/>
          <w:color w:val="000000" w:themeColor="text1"/>
        </w:rPr>
        <w:t>bmj.d</w:t>
      </w:r>
      <w:proofErr w:type="gramEnd"/>
      <w:r w:rsidRPr="006752A2">
        <w:rPr>
          <w:rFonts w:ascii="Book Antiqua" w:hAnsi="Book Antiqua"/>
          <w:color w:val="000000" w:themeColor="text1"/>
        </w:rPr>
        <w:t>4002]</w:t>
      </w:r>
    </w:p>
    <w:p w14:paraId="3B441403" w14:textId="1E229A9F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3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Harrer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M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="00E860C9" w:rsidRPr="006752A2">
        <w:rPr>
          <w:rFonts w:ascii="Book Antiqua" w:hAnsi="Book Antiqua"/>
          <w:color w:val="000000" w:themeColor="text1"/>
        </w:rPr>
        <w:t>Cuijpers P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urukaw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bert</w:t>
      </w:r>
      <w:r w:rsidR="00E860C9" w:rsidRPr="006752A2">
        <w:rPr>
          <w:rFonts w:ascii="Book Antiqua" w:hAnsi="Book Antiqua"/>
          <w:color w:val="000000" w:themeColor="text1"/>
        </w:rPr>
        <w:t xml:space="preserve"> D</w:t>
      </w:r>
      <w:r w:rsidRPr="006752A2">
        <w:rPr>
          <w:rFonts w:ascii="Book Antiqua" w:hAnsi="Book Antiqua"/>
          <w:color w:val="000000" w:themeColor="text1"/>
        </w:rPr>
        <w:t>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eta-Analys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ands-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uide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s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d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="00E860C9" w:rsidRPr="006752A2">
        <w:rPr>
          <w:rFonts w:ascii="Book Antiqua" w:hAnsi="Book Antiqua"/>
          <w:color w:val="000000" w:themeColor="text1"/>
        </w:rPr>
        <w:t>New York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="00E860C9" w:rsidRPr="006752A2">
        <w:rPr>
          <w:rFonts w:ascii="Book Antiqua" w:hAnsi="Book Antiqua"/>
          <w:color w:val="000000" w:themeColor="text1"/>
        </w:rPr>
        <w:t>Chapman and Hall/CR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ss</w:t>
      </w:r>
      <w:r w:rsidR="00FF7C78"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="00FF7C78" w:rsidRPr="006752A2">
        <w:rPr>
          <w:rFonts w:ascii="Book Antiqua" w:hAnsi="Book Antiqua"/>
          <w:color w:val="000000" w:themeColor="text1"/>
        </w:rPr>
        <w:t>2021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</w:t>
      </w:r>
      <w:r w:rsidR="00903326" w:rsidRPr="006752A2">
        <w:rPr>
          <w:rFonts w:ascii="Book Antiqua" w:hAnsi="Book Antiqua"/>
          <w:color w:val="000000" w:themeColor="text1"/>
        </w:rPr>
        <w:t>DOI: 10</w:t>
      </w:r>
      <w:r w:rsidRPr="006752A2">
        <w:rPr>
          <w:rFonts w:ascii="Book Antiqua" w:hAnsi="Book Antiqua"/>
          <w:color w:val="000000" w:themeColor="text1"/>
        </w:rPr>
        <w:t>.1201/9781003107347]</w:t>
      </w:r>
    </w:p>
    <w:p w14:paraId="3DC07DE6" w14:textId="7956E648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3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IntHout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J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oannid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P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over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oem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J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le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outinel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sent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dic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terval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eta-analysi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BM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Ope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6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6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01024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740663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136/bmjopen-2015-010247]</w:t>
      </w:r>
    </w:p>
    <w:p w14:paraId="1CAAACFC" w14:textId="1446239B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3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Ballester-Clau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R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orr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icen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oltà-Pard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ópez-Barros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ucala-Ramo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ñé-Espine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lanell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ubina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linic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xperienc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err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arboxymaltos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nagem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emi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Eur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Hepat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9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31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16-12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033562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97/MEG.0000000000001282]</w:t>
      </w:r>
    </w:p>
    <w:p w14:paraId="5ABAFD83" w14:textId="6C13E974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3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Cangemi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DJ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ril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eidem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iph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pechl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eagin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A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mparis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a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ak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on-Vitam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tagonis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r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ticoagula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arfarin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Am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7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112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734-73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824449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38/ajg.2017.39]</w:t>
      </w:r>
    </w:p>
    <w:p w14:paraId="529C6CBF" w14:textId="4116A468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3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Catano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J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acleux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orne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amu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igé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alib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zoula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uma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Zafran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riticall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l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mmunocompromis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Ann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Intensive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Car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21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11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3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442011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186/s13613-021-00913-6]</w:t>
      </w:r>
    </w:p>
    <w:p w14:paraId="5604B347" w14:textId="000256A9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3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Hampers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M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urgen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D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panji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leric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rw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L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C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ar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mpac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s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utcome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="006B386F" w:rsidRPr="006752A2">
        <w:rPr>
          <w:rFonts w:ascii="Book Antiqua" w:hAnsi="Book Antiqua"/>
          <w:i/>
          <w:iCs/>
          <w:color w:val="000000" w:themeColor="text1"/>
        </w:rPr>
        <w:t>Clin Intensive Car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02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13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9-11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</w:t>
      </w:r>
      <w:r w:rsidR="00903326" w:rsidRPr="006752A2">
        <w:rPr>
          <w:rFonts w:ascii="Book Antiqua" w:hAnsi="Book Antiqua"/>
          <w:color w:val="000000" w:themeColor="text1"/>
        </w:rPr>
        <w:t>DOI: 10</w:t>
      </w:r>
      <w:r w:rsidRPr="006752A2">
        <w:rPr>
          <w:rFonts w:ascii="Book Antiqua" w:hAnsi="Book Antiqua"/>
          <w:color w:val="000000" w:themeColor="text1"/>
        </w:rPr>
        <w:t>.3109/tcic.13.2-3.109.113]</w:t>
      </w:r>
    </w:p>
    <w:p w14:paraId="0D5E871C" w14:textId="447B8458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lastRenderedPageBreak/>
        <w:t>3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Konecki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D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rabowska-Derlatk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ch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owińsk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rrela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etwee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inding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ultislic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lic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mput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omograph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(CT)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ndoscop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xamination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ndovascula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ocedure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urger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ymptom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Pol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Radi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7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82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676-68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966259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2659/PJR.902331]</w:t>
      </w:r>
    </w:p>
    <w:p w14:paraId="7E71E841" w14:textId="4C60E9D0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4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Lee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L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qb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ajme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at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aze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hwaj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esenter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giograph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dictor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tiv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xtravasa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utcome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Can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Sur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2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55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82-38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299239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503/cjs.005611]</w:t>
      </w:r>
    </w:p>
    <w:p w14:paraId="72E7F075" w14:textId="13AC8667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41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Mehta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A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i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hm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Zang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V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avulur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unak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utcom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ef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entricula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ssis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evic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ndergo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esenter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giograph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Vasc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Interv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Radi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5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26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710-171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634288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16/j.jvir.2015.07.026]</w:t>
      </w:r>
    </w:p>
    <w:p w14:paraId="4700B99B" w14:textId="2D5407FB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4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Mohan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P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nov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iaz-Bod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enka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angst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aid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ows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arayan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linic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dictor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rteri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xtravasation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rtalit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llow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giograph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tervention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intestin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Liver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D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8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27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21-22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024046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5403/jgld.2014.1121.273.daz]</w:t>
      </w:r>
    </w:p>
    <w:p w14:paraId="01DD47F4" w14:textId="44C7507D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4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Nagata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N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akura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riyas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himb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kub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atanab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oko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anas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kiyam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emur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mpac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nitorin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vers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g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se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par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ridgin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ticoagula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terrup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romboembolis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PLoS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On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7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12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018342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886319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371/journal.pone.0183423]</w:t>
      </w:r>
    </w:p>
    <w:p w14:paraId="211E0A8C" w14:textId="38F1FA07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4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Nishida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K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ojir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at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igashijim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akag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kash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lderly]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Nihon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Ronen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Igakkai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Zassh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992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29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829-83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49147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3143/geriatrics.29.829]</w:t>
      </w:r>
    </w:p>
    <w:p w14:paraId="18876B77" w14:textId="72551439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4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Oprita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li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andr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ercean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nstantinesc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dmitt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tensiv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ar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nit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="00D43A78" w:rsidRPr="006752A2">
        <w:rPr>
          <w:rFonts w:ascii="Book Antiqua" w:hAnsi="Book Antiqua"/>
          <w:i/>
          <w:iCs/>
          <w:color w:val="000000" w:themeColor="text1"/>
        </w:rPr>
        <w:t>Arch Balk Med Union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8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53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544-55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DOI:</w:t>
      </w:r>
      <w:r w:rsidR="00D43A78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31688/ABMU.2018.53.4.09]</w:t>
      </w:r>
    </w:p>
    <w:p w14:paraId="1E326D1A" w14:textId="0A4C4F86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4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Robert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R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isso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ierro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aksir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erci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a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iller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inc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F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ir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ign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arlo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uruco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licobact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ylor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fec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o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ssociat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lastRenderedPageBreak/>
        <w:t>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creas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morrhag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is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tensiv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ar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nit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Crit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Car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06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10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7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6704741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186/cc4920]</w:t>
      </w:r>
    </w:p>
    <w:p w14:paraId="0F90531E" w14:textId="444AF686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4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Sàbat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M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oll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orian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rti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mplon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ovell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illanuev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ain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orra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alanzó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uarn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renter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tibiot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ophylax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acteri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fection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o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mprov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st-efficac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r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orfloxac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irrhot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Am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998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93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457-246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986040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111/j.1572-0241.</w:t>
      </w:r>
      <w:proofErr w:type="gramStart"/>
      <w:r w:rsidRPr="006752A2">
        <w:rPr>
          <w:rFonts w:ascii="Book Antiqua" w:hAnsi="Book Antiqua"/>
          <w:color w:val="000000" w:themeColor="text1"/>
        </w:rPr>
        <w:t>1998.00704.x</w:t>
      </w:r>
      <w:proofErr w:type="gramEnd"/>
      <w:r w:rsidRPr="006752A2">
        <w:rPr>
          <w:rFonts w:ascii="Book Antiqua" w:hAnsi="Book Antiqua"/>
          <w:color w:val="000000" w:themeColor="text1"/>
        </w:rPr>
        <w:t>]</w:t>
      </w:r>
    </w:p>
    <w:p w14:paraId="2ED1631E" w14:textId="4218F415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4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Yap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FY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men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O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e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N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ohann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inoch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nuttine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wen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u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b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C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anscathet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mbolotherap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ingl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ent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view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afety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fficacy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linic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utcome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Dig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Dis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Sc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3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58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976-198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336157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07/s10620-012-2547-z]</w:t>
      </w:r>
    </w:p>
    <w:p w14:paraId="31D438BC" w14:textId="2955D36E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4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Trebicka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J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ernande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pp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aracen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alem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mbin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iov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schn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E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anse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imene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okerje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usto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lbillo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añar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arcusk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eib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iberg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eved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tt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hawcros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L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Zeuze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Zippric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ian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er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run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anielse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V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enraa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erl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aub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Zoll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amo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P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olé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orian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ottard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ronbae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alib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autwe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an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rancqu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yd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ah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omero-Gome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lierberg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ranco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nn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rcia-Lope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ufon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moro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ves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anche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aktiknj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urt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itarc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utignan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ren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er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guila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làri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onz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ital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Z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Zaccherin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alog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erb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ga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lessandri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ernard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inè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rea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gel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al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rroy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DIC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UD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roup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ASL-CLI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NSORTIUM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DIC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dentifi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cipitat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v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ssociat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linic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urs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l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ecompensat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irrhosi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Hepat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21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74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97-110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322735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16/j.jhep.2020.11.019]</w:t>
      </w:r>
    </w:p>
    <w:p w14:paraId="35915F09" w14:textId="090718AB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5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Van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Weyenberg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SJ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urenhou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acob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oum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uld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J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ide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apsul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ndoscop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viou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ver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bscur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s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ti-thrombot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rug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Dig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Endos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2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24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47-25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272511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111/j.1443-1661.</w:t>
      </w:r>
      <w:proofErr w:type="gramStart"/>
      <w:r w:rsidRPr="006752A2">
        <w:rPr>
          <w:rFonts w:ascii="Book Antiqua" w:hAnsi="Book Antiqua"/>
          <w:color w:val="000000" w:themeColor="text1"/>
        </w:rPr>
        <w:t>2011.01228.x</w:t>
      </w:r>
      <w:proofErr w:type="gramEnd"/>
      <w:r w:rsidRPr="006752A2">
        <w:rPr>
          <w:rFonts w:ascii="Book Antiqua" w:hAnsi="Book Antiqua"/>
          <w:color w:val="000000" w:themeColor="text1"/>
        </w:rPr>
        <w:t>]</w:t>
      </w:r>
    </w:p>
    <w:p w14:paraId="24F7B4D6" w14:textId="443B7F00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lastRenderedPageBreak/>
        <w:t>51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Abougergi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MS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elus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ra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altzm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R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mpac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besit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rtalit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th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utcom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proofErr w:type="gramStart"/>
      <w:r w:rsidRPr="006752A2">
        <w:rPr>
          <w:rFonts w:ascii="Book Antiqua" w:hAnsi="Book Antiqua"/>
          <w:color w:val="000000" w:themeColor="text1"/>
        </w:rPr>
        <w:t>With</w:t>
      </w:r>
      <w:proofErr w:type="gramEnd"/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on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morrhag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nit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ate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Clin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9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53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14-11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903597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97/MCG.0000000000000942]</w:t>
      </w:r>
    </w:p>
    <w:p w14:paraId="4DE1440B" w14:textId="673FA14A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5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Ahn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DW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r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e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h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wa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i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W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eo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i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e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H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linic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utcom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on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ft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ours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ol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rg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ndoscopy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Korean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Intern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M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6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31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470-47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704825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3904/kjim.2014.099]</w:t>
      </w:r>
    </w:p>
    <w:p w14:paraId="55FC2CB7" w14:textId="6AFB8FFF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5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Baracat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FI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ur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T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runald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O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anquillin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V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araca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aka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ur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GH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andomiz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ntroll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i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mostat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owd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ersu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ndoscop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lipp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on-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Surg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Endos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20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34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17-32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092712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07/s00464-019-06769-z]</w:t>
      </w:r>
    </w:p>
    <w:p w14:paraId="464C56B3" w14:textId="17FC4484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5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Di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Felice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G</w:t>
      </w:r>
      <w:r w:rsidRPr="006752A2">
        <w:rPr>
          <w:rFonts w:ascii="Book Antiqua" w:hAnsi="Book Antiqua"/>
          <w:color w:val="000000" w:themeColor="text1"/>
        </w:rPr>
        <w:t>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ndoscop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jec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eatm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hoc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igmat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c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morrhage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Endoscop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987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19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85-18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50003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55/s-2007-1018278]</w:t>
      </w:r>
    </w:p>
    <w:p w14:paraId="79A6F248" w14:textId="1BA6B33D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5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Edmunds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SE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aurenc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H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ndoscop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than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clerotherap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on-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="009A17F3"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="009A17F3" w:rsidRPr="006752A2">
        <w:rPr>
          <w:rFonts w:ascii="Book Antiqua" w:hAnsi="Book Antiqua"/>
          <w:i/>
          <w:iCs/>
          <w:color w:val="000000" w:themeColor="text1"/>
        </w:rPr>
        <w:t>Gastroen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="009A17F3" w:rsidRPr="006752A2">
        <w:rPr>
          <w:rFonts w:ascii="Book Antiqua" w:hAnsi="Book Antiqua"/>
          <w:i/>
          <w:iCs/>
          <w:color w:val="000000" w:themeColor="text1"/>
        </w:rPr>
        <w:t>Hepat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988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3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55-36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="009A17F3" w:rsidRPr="006752A2">
        <w:rPr>
          <w:rFonts w:ascii="Book Antiqua" w:hAnsi="Book Antiqua"/>
          <w:color w:val="000000" w:themeColor="text1"/>
        </w:rPr>
        <w:t>[</w:t>
      </w:r>
      <w:r w:rsidR="00903326" w:rsidRPr="006752A2">
        <w:rPr>
          <w:rFonts w:ascii="Book Antiqua" w:hAnsi="Book Antiqua"/>
          <w:color w:val="000000" w:themeColor="text1"/>
        </w:rPr>
        <w:t>DOI: 10</w:t>
      </w:r>
      <w:r w:rsidRPr="006752A2">
        <w:rPr>
          <w:rFonts w:ascii="Book Antiqua" w:hAnsi="Book Antiqua"/>
          <w:color w:val="000000" w:themeColor="text1"/>
        </w:rPr>
        <w:t>.1111/j.1440-</w:t>
      </w:r>
      <w:proofErr w:type="gramStart"/>
      <w:r w:rsidRPr="006752A2">
        <w:rPr>
          <w:rFonts w:ascii="Book Antiqua" w:hAnsi="Book Antiqua"/>
          <w:color w:val="000000" w:themeColor="text1"/>
        </w:rPr>
        <w:t>1746.1988.tb</w:t>
      </w:r>
      <w:proofErr w:type="gramEnd"/>
      <w:r w:rsidRPr="006752A2">
        <w:rPr>
          <w:rFonts w:ascii="Book Antiqua" w:hAnsi="Book Antiqua"/>
          <w:color w:val="000000" w:themeColor="text1"/>
        </w:rPr>
        <w:t>00260.x</w:t>
      </w:r>
      <w:r w:rsidR="009A17F3" w:rsidRPr="006752A2">
        <w:rPr>
          <w:rFonts w:ascii="Book Antiqua" w:hAnsi="Book Antiqua"/>
          <w:color w:val="000000" w:themeColor="text1"/>
        </w:rPr>
        <w:t>]</w:t>
      </w:r>
    </w:p>
    <w:p w14:paraId="14A9AB85" w14:textId="3CB86DA3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5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Gao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F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e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X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Zha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eatm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on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ines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tithrombot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rapy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Res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Prac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9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2019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919036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193363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155/2019/9190367]</w:t>
      </w:r>
    </w:p>
    <w:p w14:paraId="4C25CE6E" w14:textId="0AAF6ABE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5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González-González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JA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ázquez-Elizond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rcía-Compeá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ytán-Torr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O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lores-Rendó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Á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áquez-Quintan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O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rza-Galind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árdenas-Sandov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ldonado-Garz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J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dictor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-hospit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rtalit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on-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Rev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Esp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Enferm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Di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1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103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96-20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152687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4321/S1130-01082011000400005]</w:t>
      </w:r>
    </w:p>
    <w:p w14:paraId="616D25E1" w14:textId="6D6BCC8E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5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Hwang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S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e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W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w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e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W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Y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B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a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r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B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r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S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aegu-Gyengbu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ud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roup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(DGSG)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ove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cor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yste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lastRenderedPageBreak/>
        <w:t>30-Da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rtalit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on-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Dig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Dis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Sc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6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61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02-201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692108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07/s10620-016-4087-4]</w:t>
      </w:r>
    </w:p>
    <w:p w14:paraId="3353135D" w14:textId="537A33D0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5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Jairath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V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ah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anwor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og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F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arnshaw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av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P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lm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urph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F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valence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nagemen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utcom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agulopath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ft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on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nit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ingdom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Transfus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3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53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69-107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289761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111/j.1537-2995.</w:t>
      </w:r>
      <w:proofErr w:type="gramStart"/>
      <w:r w:rsidRPr="006752A2">
        <w:rPr>
          <w:rFonts w:ascii="Book Antiqua" w:hAnsi="Book Antiqua"/>
          <w:color w:val="000000" w:themeColor="text1"/>
        </w:rPr>
        <w:t>2012.03849.x</w:t>
      </w:r>
      <w:proofErr w:type="gramEnd"/>
      <w:r w:rsidRPr="006752A2">
        <w:rPr>
          <w:rFonts w:ascii="Book Antiqua" w:hAnsi="Book Antiqua"/>
          <w:color w:val="000000" w:themeColor="text1"/>
        </w:rPr>
        <w:t>]</w:t>
      </w:r>
    </w:p>
    <w:p w14:paraId="151A9C79" w14:textId="7EF6523D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6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Kwon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JH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H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fficac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afet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uperselectiv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ans-cathet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rteri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mboliza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ow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s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-butyl-2-cyanoacrylate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Emerg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Radi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8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25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11-12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897125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07/s10140-017-1552-0]</w:t>
      </w:r>
    </w:p>
    <w:p w14:paraId="38F17E96" w14:textId="7904B9CE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12989">
        <w:rPr>
          <w:rFonts w:ascii="Book Antiqua" w:hAnsi="Book Antiqua"/>
          <w:color w:val="000000" w:themeColor="text1"/>
          <w:lang w:val="de-AT"/>
        </w:rPr>
        <w:t>61</w:t>
      </w:r>
      <w:r w:rsidR="00BE5AC4" w:rsidRPr="00612989">
        <w:rPr>
          <w:rFonts w:ascii="Book Antiqua" w:hAnsi="Book Antiqua"/>
          <w:color w:val="000000" w:themeColor="text1"/>
          <w:lang w:val="de-AT"/>
        </w:rPr>
        <w:t xml:space="preserve"> </w:t>
      </w:r>
      <w:r w:rsidRPr="00612989">
        <w:rPr>
          <w:rFonts w:ascii="Book Antiqua" w:hAnsi="Book Antiqua"/>
          <w:b/>
          <w:bCs/>
          <w:color w:val="000000" w:themeColor="text1"/>
          <w:lang w:val="de-AT"/>
        </w:rPr>
        <w:t>Lai</w:t>
      </w:r>
      <w:r w:rsidR="00BE5AC4" w:rsidRPr="00612989">
        <w:rPr>
          <w:rFonts w:ascii="Book Antiqua" w:hAnsi="Book Antiqua"/>
          <w:b/>
          <w:bCs/>
          <w:color w:val="000000" w:themeColor="text1"/>
          <w:lang w:val="de-AT"/>
        </w:rPr>
        <w:t xml:space="preserve"> </w:t>
      </w:r>
      <w:r w:rsidRPr="00612989">
        <w:rPr>
          <w:rFonts w:ascii="Book Antiqua" w:hAnsi="Book Antiqua"/>
          <w:b/>
          <w:bCs/>
          <w:color w:val="000000" w:themeColor="text1"/>
          <w:lang w:val="de-AT"/>
        </w:rPr>
        <w:t>YC</w:t>
      </w:r>
      <w:r w:rsidRPr="00612989">
        <w:rPr>
          <w:rFonts w:ascii="Book Antiqua" w:hAnsi="Book Antiqua"/>
          <w:color w:val="000000" w:themeColor="text1"/>
          <w:lang w:val="de-AT"/>
        </w:rPr>
        <w:t>,</w:t>
      </w:r>
      <w:r w:rsidR="00BE5AC4" w:rsidRPr="00612989">
        <w:rPr>
          <w:rFonts w:ascii="Book Antiqua" w:hAnsi="Book Antiqua"/>
          <w:color w:val="000000" w:themeColor="text1"/>
          <w:lang w:val="de-AT"/>
        </w:rPr>
        <w:t xml:space="preserve"> </w:t>
      </w:r>
      <w:r w:rsidRPr="00612989">
        <w:rPr>
          <w:rFonts w:ascii="Book Antiqua" w:hAnsi="Book Antiqua"/>
          <w:color w:val="000000" w:themeColor="text1"/>
          <w:lang w:val="de-AT"/>
        </w:rPr>
        <w:t>Hung</w:t>
      </w:r>
      <w:r w:rsidR="00BE5AC4" w:rsidRPr="00612989">
        <w:rPr>
          <w:rFonts w:ascii="Book Antiqua" w:hAnsi="Book Antiqua"/>
          <w:color w:val="000000" w:themeColor="text1"/>
          <w:lang w:val="de-AT"/>
        </w:rPr>
        <w:t xml:space="preserve"> </w:t>
      </w:r>
      <w:r w:rsidRPr="00612989">
        <w:rPr>
          <w:rFonts w:ascii="Book Antiqua" w:hAnsi="Book Antiqua"/>
          <w:color w:val="000000" w:themeColor="text1"/>
          <w:lang w:val="de-AT"/>
        </w:rPr>
        <w:t>MS,</w:t>
      </w:r>
      <w:r w:rsidR="00BE5AC4" w:rsidRPr="00612989">
        <w:rPr>
          <w:rFonts w:ascii="Book Antiqua" w:hAnsi="Book Antiqua"/>
          <w:color w:val="000000" w:themeColor="text1"/>
          <w:lang w:val="de-AT"/>
        </w:rPr>
        <w:t xml:space="preserve"> </w:t>
      </w:r>
      <w:r w:rsidRPr="00612989">
        <w:rPr>
          <w:rFonts w:ascii="Book Antiqua" w:hAnsi="Book Antiqua"/>
          <w:color w:val="000000" w:themeColor="text1"/>
          <w:lang w:val="de-AT"/>
        </w:rPr>
        <w:t>Chen</w:t>
      </w:r>
      <w:r w:rsidR="00BE5AC4" w:rsidRPr="00612989">
        <w:rPr>
          <w:rFonts w:ascii="Book Antiqua" w:hAnsi="Book Antiqua"/>
          <w:color w:val="000000" w:themeColor="text1"/>
          <w:lang w:val="de-AT"/>
        </w:rPr>
        <w:t xml:space="preserve"> </w:t>
      </w:r>
      <w:r w:rsidRPr="00612989">
        <w:rPr>
          <w:rFonts w:ascii="Book Antiqua" w:hAnsi="Book Antiqua"/>
          <w:color w:val="000000" w:themeColor="text1"/>
          <w:lang w:val="de-AT"/>
        </w:rPr>
        <w:t>YH,</w:t>
      </w:r>
      <w:r w:rsidR="00BE5AC4" w:rsidRPr="00612989">
        <w:rPr>
          <w:rFonts w:ascii="Book Antiqua" w:hAnsi="Book Antiqua"/>
          <w:color w:val="000000" w:themeColor="text1"/>
          <w:lang w:val="de-AT"/>
        </w:rPr>
        <w:t xml:space="preserve"> </w:t>
      </w:r>
      <w:r w:rsidRPr="00612989">
        <w:rPr>
          <w:rFonts w:ascii="Book Antiqua" w:hAnsi="Book Antiqua"/>
          <w:color w:val="000000" w:themeColor="text1"/>
          <w:lang w:val="de-AT"/>
        </w:rPr>
        <w:t>Chen</w:t>
      </w:r>
      <w:r w:rsidR="00BE5AC4" w:rsidRPr="00612989">
        <w:rPr>
          <w:rFonts w:ascii="Book Antiqua" w:hAnsi="Book Antiqua"/>
          <w:color w:val="000000" w:themeColor="text1"/>
          <w:lang w:val="de-AT"/>
        </w:rPr>
        <w:t xml:space="preserve"> </w:t>
      </w:r>
      <w:r w:rsidRPr="00612989">
        <w:rPr>
          <w:rFonts w:ascii="Book Antiqua" w:hAnsi="Book Antiqua"/>
          <w:color w:val="000000" w:themeColor="text1"/>
          <w:lang w:val="de-AT"/>
        </w:rPr>
        <w:t>YC.</w:t>
      </w:r>
      <w:r w:rsidR="00BE5AC4" w:rsidRPr="00612989">
        <w:rPr>
          <w:rFonts w:ascii="Book Antiqua" w:hAnsi="Book Antiqua"/>
          <w:color w:val="000000" w:themeColor="text1"/>
          <w:lang w:val="de-AT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mpar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IMS6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cor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EW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qSOF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core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lasgow-Blatchfor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core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ockal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cor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dict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linic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utcom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irrhot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proofErr w:type="gramStart"/>
      <w:r w:rsidRPr="006752A2">
        <w:rPr>
          <w:rFonts w:ascii="Book Antiqua" w:hAnsi="Book Antiqua"/>
          <w:color w:val="000000" w:themeColor="text1"/>
        </w:rPr>
        <w:t>With</w:t>
      </w:r>
      <w:proofErr w:type="gramEnd"/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Acute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M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8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8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54-16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299521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6705/j.jacme.201812_8(4).0003]</w:t>
      </w:r>
    </w:p>
    <w:p w14:paraId="239215EA" w14:textId="71BA3BBF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6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Maggio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D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arku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rte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loual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ralne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M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as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vestigator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dictor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arl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ft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ndoscop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rap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on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econdar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igh-ris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esion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Can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3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27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454-45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393687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155/2013/128760]</w:t>
      </w:r>
    </w:p>
    <w:p w14:paraId="365F682F" w14:textId="576484F9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6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Morsy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KH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halion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hamm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utcom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dictor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-hospit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rtalit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mo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irrhot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on-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gypt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Turk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4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25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707-71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559978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5152/tjg.2014.6710]</w:t>
      </w:r>
    </w:p>
    <w:p w14:paraId="052C9311" w14:textId="6651DA7A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6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Nguyen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GC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inan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ivovarov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ndoscop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nagem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utcom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gna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ome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ospitaliz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on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ationwid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alysi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intest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Endos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0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72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954-95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87563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16/j.gie.2010.07.018]</w:t>
      </w:r>
    </w:p>
    <w:p w14:paraId="1A12AB4D" w14:textId="75E57B97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6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Park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CH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eo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Y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u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o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e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oh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H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utcom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opof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eda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ur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mergenc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ndoscop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erform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Dig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Dis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Sc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6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61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825-83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654199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07/s10620-015-3942-z]</w:t>
      </w:r>
    </w:p>
    <w:p w14:paraId="59425E52" w14:textId="315EF856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lastRenderedPageBreak/>
        <w:t>6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Restellini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S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hera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aira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rte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arku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oo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el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ansfus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ssociat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creas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on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Aliment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Pharmacol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Th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3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37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16-32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320555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111/apt.12170]</w:t>
      </w:r>
    </w:p>
    <w:p w14:paraId="62295637" w14:textId="253E3EEE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6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Sey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MSL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hamm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B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rahmani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ing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ah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aira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mparativ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utcom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lcer-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on-ulcer-relat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nit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ingdom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ationwid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hor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447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Aliment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Pharmacol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Th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9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49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537-54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062811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111/apt.15092]</w:t>
      </w:r>
    </w:p>
    <w:p w14:paraId="66DD616E" w14:textId="2CD62D47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6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Wierzchowski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P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abrowieck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zczesn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zmytkowsk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on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ac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-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is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actor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lu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mergenc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ndoscopy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Arch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Med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Sc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3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9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843-84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427356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5114/aoms.2013.36911]</w:t>
      </w:r>
    </w:p>
    <w:p w14:paraId="55EFB6EA" w14:textId="579EDAF8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6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Zhang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JY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a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Zha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Zho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Y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R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Ris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actor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ssociat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ailur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ro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ndoscop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rap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on-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]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Beijing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Da</w:t>
      </w:r>
      <w:r w:rsidR="00987B07" w:rsidRPr="006752A2">
        <w:rPr>
          <w:rFonts w:ascii="Book Antiqua" w:hAnsi="Book Antiqua"/>
          <w:i/>
          <w:iCs/>
          <w:color w:val="000000" w:themeColor="text1"/>
        </w:rPr>
        <w:t>x</w:t>
      </w:r>
      <w:r w:rsidRPr="006752A2">
        <w:rPr>
          <w:rFonts w:ascii="Book Antiqua" w:hAnsi="Book Antiqua"/>
          <w:i/>
          <w:iCs/>
          <w:color w:val="000000" w:themeColor="text1"/>
        </w:rPr>
        <w:t>ue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Xue</w:t>
      </w:r>
      <w:r w:rsidR="00987B07" w:rsidRPr="006752A2">
        <w:rPr>
          <w:rFonts w:ascii="Book Antiqua" w:hAnsi="Book Antiqua"/>
          <w:i/>
          <w:iCs/>
          <w:color w:val="000000" w:themeColor="text1"/>
        </w:rPr>
        <w:t>b</w:t>
      </w:r>
      <w:r w:rsidRPr="006752A2">
        <w:rPr>
          <w:rFonts w:ascii="Book Antiqua" w:hAnsi="Book Antiqua"/>
          <w:i/>
          <w:iCs/>
          <w:color w:val="000000" w:themeColor="text1"/>
        </w:rPr>
        <w:t>ao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Yi</w:t>
      </w:r>
      <w:r w:rsidR="00987B07" w:rsidRPr="006752A2">
        <w:rPr>
          <w:rFonts w:ascii="Book Antiqua" w:hAnsi="Book Antiqua"/>
          <w:i/>
          <w:iCs/>
          <w:color w:val="000000" w:themeColor="text1"/>
        </w:rPr>
        <w:t>xueb</w:t>
      </w:r>
      <w:r w:rsidRPr="006752A2">
        <w:rPr>
          <w:rFonts w:ascii="Book Antiqua" w:hAnsi="Book Antiqua"/>
          <w:i/>
          <w:iCs/>
          <w:color w:val="000000" w:themeColor="text1"/>
        </w:rPr>
        <w:t>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0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42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703-70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1170103]</w:t>
      </w:r>
    </w:p>
    <w:p w14:paraId="684915CF" w14:textId="3A4B5B28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7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Bunchorntavakul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C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odke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inghasen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linic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aracteristic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eatm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utcom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is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ssessm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ajavith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ospital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ailand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Med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Assoc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Tha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7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100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upp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104-S11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9927224]</w:t>
      </w:r>
    </w:p>
    <w:p w14:paraId="56D68821" w14:textId="5926E906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71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Wang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HM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s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I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e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e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e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K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sa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L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a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a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H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mparis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mostat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fficac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rg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lasm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agula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istill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at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jec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eat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igh-ris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lcer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Clin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09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43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941-94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944856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97/MCG.0b013e31819c3885]</w:t>
      </w:r>
    </w:p>
    <w:p w14:paraId="7F314355" w14:textId="7AE6C26E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7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Amitrano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L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uardascion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rtin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ngus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enchis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alzan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ypox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patit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ccurr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irrhos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ft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il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eth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isease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Clin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2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46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608-61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277274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97/MCG.0b013e318254e9d4]</w:t>
      </w:r>
    </w:p>
    <w:p w14:paraId="1FF122EB" w14:textId="3FE3AE08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7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Ardevol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A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bañez-San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ofito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raci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astellv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lvarad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acher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ort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iñan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omez-Pastran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ve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ueña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asa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lanell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astello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illanuev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urviv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irrhos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ept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lc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lastRenderedPageBreak/>
        <w:t>compar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s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urr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irst-lin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rapie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Hepatolog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8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67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458-1471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871407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02/hep.29370]</w:t>
      </w:r>
    </w:p>
    <w:p w14:paraId="00D561C6" w14:textId="1D399580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7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Bilal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M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bougerg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ayye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rupud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ocke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C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irty-Da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admiss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ft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sophag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morrhag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mpac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utcom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nit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ate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Clin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20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54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477-48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137393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97/MCG.0000000000001249]</w:t>
      </w:r>
    </w:p>
    <w:p w14:paraId="15149896" w14:textId="34BADDCD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7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Choi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JY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W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e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i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W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i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Y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u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Y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i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e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i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i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i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u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e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i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B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utcom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eat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engstaken-Blakemor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ub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ncontroll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morrhage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Korean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Intern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M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8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33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696-70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911766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3904/kjim.2016.339]</w:t>
      </w:r>
    </w:p>
    <w:p w14:paraId="522E7A0D" w14:textId="246B4661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7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Fallatah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HI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ahd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hatab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kba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O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Qar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ibian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azara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morrhage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aud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ertiar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ent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xperienc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linic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sentation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mplication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rtality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World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Hepat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2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4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68-27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306097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4254/</w:t>
      </w:r>
      <w:proofErr w:type="gramStart"/>
      <w:r w:rsidRPr="006752A2">
        <w:rPr>
          <w:rFonts w:ascii="Book Antiqua" w:hAnsi="Book Antiqua"/>
          <w:color w:val="000000" w:themeColor="text1"/>
        </w:rPr>
        <w:t>wjh.v</w:t>
      </w:r>
      <w:proofErr w:type="gramEnd"/>
      <w:r w:rsidRPr="006752A2">
        <w:rPr>
          <w:rFonts w:ascii="Book Antiqua" w:hAnsi="Book Antiqua"/>
          <w:color w:val="000000" w:themeColor="text1"/>
        </w:rPr>
        <w:t>4.i9.268]</w:t>
      </w:r>
    </w:p>
    <w:p w14:paraId="5C0D159B" w14:textId="07524A82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7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Hassanien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l-Ghanna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l-Talkaw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D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bdelrahm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tta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E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aleb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A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is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cor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ystem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dic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-hospit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rtalit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u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CV-induc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iv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irrhosi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ogy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Insigh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8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</w:t>
      </w:r>
      <w:r w:rsidR="00903326" w:rsidRPr="006752A2">
        <w:rPr>
          <w:rFonts w:ascii="Book Antiqua" w:hAnsi="Book Antiqua"/>
          <w:color w:val="000000" w:themeColor="text1"/>
        </w:rPr>
        <w:t>DOI: 10</w:t>
      </w:r>
      <w:r w:rsidRPr="006752A2">
        <w:rPr>
          <w:rFonts w:ascii="Book Antiqua" w:hAnsi="Book Antiqua"/>
          <w:color w:val="000000" w:themeColor="text1"/>
        </w:rPr>
        <w:t>.4081/gi.2018.7629]</w:t>
      </w:r>
    </w:p>
    <w:p w14:paraId="7D02CB66" w14:textId="1E040A15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7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Hermie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L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hond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nlangenhov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os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eer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efreyn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de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nd-stag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iv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iseas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cor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modynam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stabilit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dict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o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utcom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arl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ansjugula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trahepat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ortosystem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hu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eatm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morrhage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Eur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Hepat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8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30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441-144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004833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97/MEG.0000000000001222]</w:t>
      </w:r>
    </w:p>
    <w:p w14:paraId="6F41FE10" w14:textId="3D5B20CE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7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Ismail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FW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ha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ami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bba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Z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bi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umta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afr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oninvasiv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dictor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arg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ospitaliz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esophag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morrhage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Hepatol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I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08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2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24-12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966928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07/s12072-007-9034-1]</w:t>
      </w:r>
    </w:p>
    <w:p w14:paraId="51BCAF50" w14:textId="31F551EC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8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Kim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DH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u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e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r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B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r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Y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i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o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K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w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is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actor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n-si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scu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eatm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ndoscop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iga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lastRenderedPageBreak/>
        <w:t>Failure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Korean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8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72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88-19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041964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4166/kjg.2018.72.4.188]</w:t>
      </w:r>
    </w:p>
    <w:p w14:paraId="4E9E6182" w14:textId="1403EFF2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81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Kim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SE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u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r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W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e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i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u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a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K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r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a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o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i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a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i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e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i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e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i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h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r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aselin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unc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dic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yponatremi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iv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irrhos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eat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erlipress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Res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Prac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7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2017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761037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9075291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155/2017/7610374]</w:t>
      </w:r>
    </w:p>
    <w:p w14:paraId="2D0FA313" w14:textId="51ABAF04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8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Lee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H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awk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elb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cWillia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B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rk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tensiv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ar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eatm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sophag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s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sult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dictor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rtality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dictor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dul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spirator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istres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yndrome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Crit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Care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M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992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20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555-156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42469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97/00003246-199211000-00013]</w:t>
      </w:r>
    </w:p>
    <w:p w14:paraId="4BEFEA7E" w14:textId="23C87D14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8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Liu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TT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o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o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a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Y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e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D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morheolog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iv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irrhosis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peci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mphas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la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everit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sophag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Hepat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06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21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908-91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670454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111/j.1440-1746.</w:t>
      </w:r>
      <w:proofErr w:type="gramStart"/>
      <w:r w:rsidRPr="006752A2">
        <w:rPr>
          <w:rFonts w:ascii="Book Antiqua" w:hAnsi="Book Antiqua"/>
          <w:color w:val="000000" w:themeColor="text1"/>
        </w:rPr>
        <w:t>2006.04266.x</w:t>
      </w:r>
      <w:proofErr w:type="gramEnd"/>
      <w:r w:rsidRPr="006752A2">
        <w:rPr>
          <w:rFonts w:ascii="Book Antiqua" w:hAnsi="Book Antiqua"/>
          <w:color w:val="000000" w:themeColor="text1"/>
        </w:rPr>
        <w:t>]</w:t>
      </w:r>
    </w:p>
    <w:p w14:paraId="4E03AE67" w14:textId="7A24E4B8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8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Liu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Y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a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a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a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u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a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Z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a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linic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aracteristic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ndoscop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eatm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yanoacryla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jec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uode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Scand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09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44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12-101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951393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80/00365520903030787]</w:t>
      </w:r>
    </w:p>
    <w:p w14:paraId="7E467BF5" w14:textId="1A9D133E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8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Maiwall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R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uma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hadori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ind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uma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hardwaj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ra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harm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K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harm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ar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K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tilit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-acetylcystein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schem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patit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irrhotic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andomiz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ntroll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ial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Hepatol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I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20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14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577-58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2048131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07/s12072-020-10013-5]</w:t>
      </w:r>
    </w:p>
    <w:p w14:paraId="710E5E56" w14:textId="5DA95C6A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8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Naeshiro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N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ikat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akizaw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yog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ujin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obayash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ukuhar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ond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hn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iyak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awaok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sug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irag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iramats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mamur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awakam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akahash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wa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ayam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ong-ter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utcom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eat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alloon-occlud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trograd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ansvenou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bliteration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Hepat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4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29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35-104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437280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111/jgh.12508]</w:t>
      </w:r>
    </w:p>
    <w:p w14:paraId="4F45FEA7" w14:textId="17D7956D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lastRenderedPageBreak/>
        <w:t>8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Singal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AK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ampan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ing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u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F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patocellula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arcinom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dic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-hospit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rtalit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ro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morrhag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mo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irrhosi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Clin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2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46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613-61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2772741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97/MCG.0b013e318256b670]</w:t>
      </w:r>
    </w:p>
    <w:p w14:paraId="4B473EC9" w14:textId="728D83A8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8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Villanueva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C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rti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àba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lleg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orra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X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orian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áin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oada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ussó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X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uarn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alanzó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omatostat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lon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mbin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mergenc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clerotherap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eatm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sophag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ospectiv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andomiz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ial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Hepatolog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999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30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84-38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42164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02/hep.510300222]</w:t>
      </w:r>
    </w:p>
    <w:p w14:paraId="07407100" w14:textId="4E48C372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8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Villanueva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C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iquera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raci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óme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ópez-Balagu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onzale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lleg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orra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X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orian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áin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enit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alanzó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andomiz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ntroll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i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mpar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iga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clerotherap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mergenc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ndoscop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eatm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dd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omatostat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Hepat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06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45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560-56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690422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16/j.jhep.2006.05.016]</w:t>
      </w:r>
    </w:p>
    <w:p w14:paraId="4E3BC785" w14:textId="2973B722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9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Sung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JJ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u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u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Y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a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W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a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Y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e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eu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K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K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K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ospectiv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andomis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ud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ffec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ctreotid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ro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esophag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ft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ndoscop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igation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Lance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995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346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666-166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855182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16/S0140-6736(95)92840-5]</w:t>
      </w:r>
    </w:p>
    <w:p w14:paraId="66620DD5" w14:textId="5EE93C4C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91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Thomopoulos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K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ochar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imid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ampropoulou-Karatz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lexandrid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ikolopoulo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mprov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urviv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sent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ognost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dicator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hort-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ong-ter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rtality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Dig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Liver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D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06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38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899-90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700545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16/j.dld.2006.08.002]</w:t>
      </w:r>
    </w:p>
    <w:p w14:paraId="5AB9A062" w14:textId="46C0DB66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9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Tsai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MH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ua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e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e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i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a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W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ie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a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o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he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ua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e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Y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utri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is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ssessm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s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difi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UTR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cor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irrhot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esophag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valenc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ig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utri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is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depend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ognost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lue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Nutr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9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11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150575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3390/nu11092152]</w:t>
      </w:r>
    </w:p>
    <w:p w14:paraId="1E4AC10C" w14:textId="2601D5AC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9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Tsai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MH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ua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e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e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i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a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W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ie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a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e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Y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ritic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llness-relat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rticosteroi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sufficienc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irrhot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lastRenderedPageBreak/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esophag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is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actor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ssocia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utcome*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Crit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Care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M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4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42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546-255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508397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97/CCM.0000000000000544]</w:t>
      </w:r>
    </w:p>
    <w:p w14:paraId="34DC9CFC" w14:textId="4CD2F3D6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9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Vuachet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D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ervon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P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uitt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ei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ritsa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ussauc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oc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rtin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veno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mprov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urviv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irrhot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v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ecad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00-2010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Clin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Res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Hepatol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5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39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59-6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515400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16/j.clinre.2014.06.018]</w:t>
      </w:r>
    </w:p>
    <w:p w14:paraId="0E7F4F29" w14:textId="25DB1321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9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Senosiain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Lalastra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C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rriba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t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reir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icen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rtíne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onzále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rot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astellano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rcí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ánche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Zaer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uen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ópe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urá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añe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ui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Á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lbillo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rtíne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iv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schaemi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ft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-oesophag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]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Hepat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6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39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590-59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711280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16/j.gastrohep.2016.03.007]</w:t>
      </w:r>
    </w:p>
    <w:p w14:paraId="450C82AE" w14:textId="71388BD8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9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Farooqi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JI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arooq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J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dictor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utcom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ft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irs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pisod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iv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irrhos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0C1A37">
        <w:rPr>
          <w:rFonts w:ascii="Book Antiqua" w:hAnsi="Book Antiqua"/>
          <w:i/>
          <w:iCs/>
          <w:color w:val="000000" w:themeColor="text1"/>
        </w:rPr>
        <w:t>J</w:t>
      </w:r>
      <w:r w:rsidR="00BE5AC4" w:rsidRPr="000C1A37">
        <w:rPr>
          <w:rFonts w:ascii="Book Antiqua" w:hAnsi="Book Antiqua"/>
          <w:i/>
          <w:iCs/>
          <w:color w:val="000000" w:themeColor="text1"/>
        </w:rPr>
        <w:t xml:space="preserve"> </w:t>
      </w:r>
      <w:r w:rsidRPr="000C1A37">
        <w:rPr>
          <w:rFonts w:ascii="Book Antiqua" w:hAnsi="Book Antiqua"/>
          <w:i/>
          <w:iCs/>
          <w:color w:val="000000" w:themeColor="text1"/>
        </w:rPr>
        <w:t>Coll</w:t>
      </w:r>
      <w:r w:rsidR="00BE5AC4" w:rsidRPr="000C1A37">
        <w:rPr>
          <w:rFonts w:ascii="Book Antiqua" w:hAnsi="Book Antiqua"/>
          <w:i/>
          <w:iCs/>
          <w:color w:val="000000" w:themeColor="text1"/>
        </w:rPr>
        <w:t xml:space="preserve"> </w:t>
      </w:r>
      <w:r w:rsidRPr="000C1A37">
        <w:rPr>
          <w:rFonts w:ascii="Book Antiqua" w:hAnsi="Book Antiqua"/>
          <w:i/>
          <w:iCs/>
          <w:color w:val="000000" w:themeColor="text1"/>
        </w:rPr>
        <w:t>Physicians</w:t>
      </w:r>
      <w:r w:rsidR="00BE5AC4" w:rsidRPr="000C1A37">
        <w:rPr>
          <w:rFonts w:ascii="Book Antiqua" w:hAnsi="Book Antiqua"/>
          <w:i/>
          <w:iCs/>
          <w:color w:val="000000" w:themeColor="text1"/>
        </w:rPr>
        <w:t xml:space="preserve"> </w:t>
      </w:r>
      <w:r w:rsidRPr="000C1A37">
        <w:rPr>
          <w:rFonts w:ascii="Book Antiqua" w:hAnsi="Book Antiqua"/>
          <w:i/>
          <w:iCs/>
          <w:color w:val="000000" w:themeColor="text1"/>
        </w:rPr>
        <w:t>Surg</w:t>
      </w:r>
      <w:r w:rsidR="00BE5AC4" w:rsidRPr="000C1A37">
        <w:rPr>
          <w:rFonts w:ascii="Book Antiqua" w:hAnsi="Book Antiqua"/>
          <w:i/>
          <w:iCs/>
          <w:color w:val="000000" w:themeColor="text1"/>
        </w:rPr>
        <w:t xml:space="preserve"> </w:t>
      </w:r>
      <w:r w:rsidRPr="000C1A37">
        <w:rPr>
          <w:rFonts w:ascii="Book Antiqua" w:hAnsi="Book Antiqua"/>
          <w:i/>
          <w:iCs/>
          <w:color w:val="000000" w:themeColor="text1"/>
        </w:rPr>
        <w:t>Pa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01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1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79-382</w:t>
      </w:r>
    </w:p>
    <w:p w14:paraId="0BFE1C30" w14:textId="7357D625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9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Thomas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G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ugaw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osep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L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akamur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aihar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ou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mergenc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ospital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tiology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ognos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mprov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urviv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ndoscop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mostasi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="00B47674" w:rsidRPr="006752A2">
        <w:rPr>
          <w:rFonts w:ascii="Book Antiqua" w:hAnsi="Book Antiqua"/>
          <w:i/>
          <w:iCs/>
          <w:color w:val="000000" w:themeColor="text1"/>
        </w:rPr>
        <w:t>Dig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="00B47674" w:rsidRPr="006752A2">
        <w:rPr>
          <w:rFonts w:ascii="Book Antiqua" w:hAnsi="Book Antiqua"/>
          <w:i/>
          <w:iCs/>
          <w:color w:val="000000" w:themeColor="text1"/>
        </w:rPr>
        <w:t>Endos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992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4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99-20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</w:t>
      </w:r>
      <w:r w:rsidR="00903326" w:rsidRPr="006752A2">
        <w:rPr>
          <w:rFonts w:ascii="Book Antiqua" w:hAnsi="Book Antiqua"/>
          <w:color w:val="000000" w:themeColor="text1"/>
        </w:rPr>
        <w:t>DOI: 10</w:t>
      </w:r>
      <w:r w:rsidRPr="006752A2">
        <w:rPr>
          <w:rFonts w:ascii="Book Antiqua" w:hAnsi="Book Antiqua"/>
          <w:color w:val="000000" w:themeColor="text1"/>
        </w:rPr>
        <w:t>.1111/j.1443-</w:t>
      </w:r>
      <w:proofErr w:type="gramStart"/>
      <w:r w:rsidRPr="006752A2">
        <w:rPr>
          <w:rFonts w:ascii="Book Antiqua" w:hAnsi="Book Antiqua"/>
          <w:color w:val="000000" w:themeColor="text1"/>
        </w:rPr>
        <w:t>1661.1992.tb</w:t>
      </w:r>
      <w:proofErr w:type="gramEnd"/>
      <w:r w:rsidRPr="006752A2">
        <w:rPr>
          <w:rFonts w:ascii="Book Antiqua" w:hAnsi="Book Antiqua"/>
          <w:color w:val="000000" w:themeColor="text1"/>
        </w:rPr>
        <w:t>00080.x]</w:t>
      </w:r>
    </w:p>
    <w:p w14:paraId="2E8C2226" w14:textId="184C028F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9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Gado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bei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bdelmohse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x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edictor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rtalit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p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morrhag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h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nderw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ndoscop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nfirm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av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ce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morrhage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="00247874" w:rsidRPr="00247874">
        <w:rPr>
          <w:rFonts w:ascii="Book Antiqua" w:hAnsi="Book Antiqua"/>
          <w:i/>
          <w:iCs/>
          <w:color w:val="000000" w:themeColor="text1"/>
        </w:rPr>
        <w:t>Alexandria journal of medicin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5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51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95-30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</w:t>
      </w:r>
      <w:r w:rsidR="00903326" w:rsidRPr="006752A2">
        <w:rPr>
          <w:rFonts w:ascii="Book Antiqua" w:hAnsi="Book Antiqua"/>
          <w:color w:val="000000" w:themeColor="text1"/>
        </w:rPr>
        <w:t>DOI: 10</w:t>
      </w:r>
      <w:r w:rsidRPr="006752A2">
        <w:rPr>
          <w:rFonts w:ascii="Book Antiqua" w:hAnsi="Book Antiqua"/>
          <w:color w:val="000000" w:themeColor="text1"/>
        </w:rPr>
        <w:t>.1016/j.ajme.2014.08.002]</w:t>
      </w:r>
    </w:p>
    <w:p w14:paraId="5106D4EF" w14:textId="1B1C2BC1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9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Abbas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SM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isset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P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olde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oodfiel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rr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unc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linic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iabl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ssociat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ositiv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giograph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ocaliza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ow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ANZ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Sur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05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75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953-95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633638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111/j.1445-2197.</w:t>
      </w:r>
      <w:proofErr w:type="gramStart"/>
      <w:r w:rsidRPr="006752A2">
        <w:rPr>
          <w:rFonts w:ascii="Book Antiqua" w:hAnsi="Book Antiqua"/>
          <w:color w:val="000000" w:themeColor="text1"/>
        </w:rPr>
        <w:t>2005.03582.x</w:t>
      </w:r>
      <w:proofErr w:type="gramEnd"/>
      <w:r w:rsidRPr="006752A2">
        <w:rPr>
          <w:rFonts w:ascii="Book Antiqua" w:hAnsi="Book Antiqua"/>
          <w:color w:val="000000" w:themeColor="text1"/>
        </w:rPr>
        <w:t>]</w:t>
      </w:r>
    </w:p>
    <w:p w14:paraId="0E23B975" w14:textId="2DF59EF8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100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Albeldawi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M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eht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ope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a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anak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rg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J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tilit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rg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lonoscop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ow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-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ingle-cent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xperience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Rep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(Oxf)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4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2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00-30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495825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93/gastro/gou030]</w:t>
      </w:r>
    </w:p>
    <w:p w14:paraId="0B8E6ECF" w14:textId="32BF6AAE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101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Arroja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B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remer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amo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ardos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g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aldeir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lise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ilv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D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lóri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os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edros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ow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nagem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lastRenderedPageBreak/>
        <w:t>Portugal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ulticentr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ospectiv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-yea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urvey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Eur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Hepat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1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23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17-32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139403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97/MEG.0b013e328344ccb5]</w:t>
      </w:r>
    </w:p>
    <w:p w14:paraId="723DC29A" w14:textId="1D108D00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10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Bua-Ngam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C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orasetsing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eesi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edsar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ansant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apaneeyakor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npiko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llibhakar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A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fficac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mergenc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ansarteri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mboliza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ow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ingle-cent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xperience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Diagn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Interv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Imag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7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98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499-50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834111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16/j.diii.2017.02.005]</w:t>
      </w:r>
    </w:p>
    <w:p w14:paraId="465F921E" w14:textId="0FEB505F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10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García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Sánchez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M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onzále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lile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ópe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llejo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álve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alderó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aranj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odrígue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io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eg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iñ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ugarola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Rol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arl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lonoscop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ever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ow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]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Hepat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01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24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27-33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148106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16/S0210-5705(01)70187-2]</w:t>
      </w:r>
    </w:p>
    <w:p w14:paraId="5B75729F" w14:textId="7F2B785C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10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Hermie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L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hond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anlangenhov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ael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egroo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efreyn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mpir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ne-bea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T-guid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mboliza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ow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Eur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Radi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21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31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161-217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296433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07/s00330-020-07232-7]</w:t>
      </w:r>
    </w:p>
    <w:p w14:paraId="43BB22EA" w14:textId="316A1E44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10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Li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B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e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chwart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ipsce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euerste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D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utcom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ow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mpar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eeke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eekda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dmission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intest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Endos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20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92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675-680.e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233050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16/j.gie.2020.04.031]</w:t>
      </w:r>
    </w:p>
    <w:p w14:paraId="7D374D16" w14:textId="2A0E0B1C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10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Lv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LS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T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uper-selectiv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rteri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mboliza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ntr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ow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morrhage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World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Clin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Cas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9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7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728-373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179929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2998/</w:t>
      </w:r>
      <w:proofErr w:type="gramStart"/>
      <w:r w:rsidRPr="006752A2">
        <w:rPr>
          <w:rFonts w:ascii="Book Antiqua" w:hAnsi="Book Antiqua"/>
          <w:color w:val="000000" w:themeColor="text1"/>
        </w:rPr>
        <w:t>wjcc.v</w:t>
      </w:r>
      <w:proofErr w:type="gramEnd"/>
      <w:r w:rsidRPr="006752A2">
        <w:rPr>
          <w:rFonts w:ascii="Book Antiqua" w:hAnsi="Book Antiqua"/>
          <w:color w:val="000000" w:themeColor="text1"/>
        </w:rPr>
        <w:t>7.i22.3728]</w:t>
      </w:r>
    </w:p>
    <w:p w14:paraId="4D953C47" w14:textId="08C4CF35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10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Niikura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R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agat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amad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ond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asatan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shi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hirator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yam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ishid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umiyosh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ujit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iyotok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ad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amamot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hinozak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akat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ikam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b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ar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ujishir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oik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fficac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afet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arl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lectiv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lonoscop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ow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og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20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158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68-175.e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156362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53/j.gastro.2019.09.010]</w:t>
      </w:r>
    </w:p>
    <w:p w14:paraId="71365039" w14:textId="68828857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10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Nykänen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T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eltol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ylänpää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d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anscathet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rteri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mboliza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ow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schemi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main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ncer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ve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uperselectiv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pproach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intest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Sur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8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22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394-140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954961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07/s11605-018-3728-7]</w:t>
      </w:r>
    </w:p>
    <w:p w14:paraId="4BB09224" w14:textId="1340B46C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  <w:lang w:val="it-IT"/>
        </w:rPr>
      </w:pPr>
      <w:r w:rsidRPr="006752A2">
        <w:rPr>
          <w:rFonts w:ascii="Book Antiqua" w:hAnsi="Book Antiqua"/>
          <w:color w:val="000000" w:themeColor="text1"/>
        </w:rPr>
        <w:lastRenderedPageBreak/>
        <w:t>10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Oakland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K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u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bero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og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rtense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urph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F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aira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ow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llaborative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ow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K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haracteristic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tervention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utcom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irs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ationwid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udit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  <w:lang w:val="it-IT"/>
        </w:rPr>
        <w:t>Gut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2018;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  <w:lang w:val="it-IT"/>
        </w:rPr>
        <w:t>67</w:t>
      </w:r>
      <w:r w:rsidRPr="006752A2">
        <w:rPr>
          <w:rFonts w:ascii="Book Antiqua" w:hAnsi="Book Antiqua"/>
          <w:color w:val="000000" w:themeColor="text1"/>
          <w:lang w:val="it-IT"/>
        </w:rPr>
        <w:t>: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654-662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[PMID: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28148540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DOI: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10.1136/gutjnl-2016-313428]</w:t>
      </w:r>
    </w:p>
    <w:p w14:paraId="4FE35D99" w14:textId="5C772DB9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  <w:lang w:val="it-IT"/>
        </w:rPr>
        <w:t>110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  <w:lang w:val="it-IT"/>
        </w:rPr>
        <w:t>Radaelli</w:t>
      </w:r>
      <w:r w:rsidR="00BE5AC4" w:rsidRPr="006752A2">
        <w:rPr>
          <w:rFonts w:ascii="Book Antiqua" w:hAnsi="Book Antiqua"/>
          <w:b/>
          <w:bCs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  <w:lang w:val="it-IT"/>
        </w:rPr>
        <w:t>F</w:t>
      </w:r>
      <w:r w:rsidRPr="006752A2">
        <w:rPr>
          <w:rFonts w:ascii="Book Antiqua" w:hAnsi="Book Antiqua"/>
          <w:color w:val="000000" w:themeColor="text1"/>
          <w:lang w:val="it-IT"/>
        </w:rPr>
        <w:t>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Frazzoni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L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Repici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A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Rondonotti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E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Mussetto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A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Feletti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V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Spada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C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Manes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G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Segato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S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Grassi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E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Musso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A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Di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Giulio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E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Coluccio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C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Manno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M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De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Nucci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G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Festa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V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Di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Leo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A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Marini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M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Ferraris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L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Feliziani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M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Amato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A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Soriani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P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Del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Bono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C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Paggi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S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Hassan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C,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Fuccio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L.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Clinical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management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and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patient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outcomes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of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acute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lower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gastrointestinal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  <w:lang w:val="it-IT"/>
        </w:rPr>
        <w:t>bleeding.</w:t>
      </w:r>
      <w:r w:rsidR="00BE5AC4" w:rsidRPr="006752A2">
        <w:rPr>
          <w:rFonts w:ascii="Book Antiqua" w:hAnsi="Book Antiqua"/>
          <w:color w:val="000000" w:themeColor="text1"/>
          <w:lang w:val="it-IT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ulticente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rospective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hor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udy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Dig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Liver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Di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21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53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141-114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3509737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16/j.dld.2021.01.002]</w:t>
      </w:r>
    </w:p>
    <w:p w14:paraId="608A8D59" w14:textId="53ED8730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111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Ríos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A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ntoy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odrígue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erran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lin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J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amírez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rrill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ever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cut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ow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is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actor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rbidit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ortality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Langenbecks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Arch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Sur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07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392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65-171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713115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07/s00423-006-0117-6]</w:t>
      </w:r>
    </w:p>
    <w:p w14:paraId="3E5D7636" w14:textId="4C2DF04F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11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Foley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PT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nesh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thon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bero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ulti-detect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giograph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ow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a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elec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ndovascula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tervention?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Med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Imaging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Radiat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Onc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0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54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9-1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37770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111/j.1754-9485.</w:t>
      </w:r>
      <w:proofErr w:type="gramStart"/>
      <w:r w:rsidRPr="006752A2">
        <w:rPr>
          <w:rFonts w:ascii="Book Antiqua" w:hAnsi="Book Antiqua"/>
          <w:color w:val="000000" w:themeColor="text1"/>
        </w:rPr>
        <w:t>2010.02131.x</w:t>
      </w:r>
      <w:proofErr w:type="gramEnd"/>
      <w:r w:rsidRPr="006752A2">
        <w:rPr>
          <w:rFonts w:ascii="Book Antiqua" w:hAnsi="Book Antiqua"/>
          <w:color w:val="000000" w:themeColor="text1"/>
        </w:rPr>
        <w:t>]</w:t>
      </w:r>
    </w:p>
    <w:p w14:paraId="228CB828" w14:textId="6ED883B6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11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Klinvimol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T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o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rr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R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o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S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mal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owe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ause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ctum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aemorrhage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Ann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Acad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Med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Singap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994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23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866-868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7741501]</w:t>
      </w:r>
    </w:p>
    <w:p w14:paraId="0B819566" w14:textId="209236D5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114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Gilshtein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H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lug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hour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ss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hour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W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ssiv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ecurr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iverticula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morrhage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isk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actor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reatment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Int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Sur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6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33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36-139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7500962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16/j.ijsu.2016.07.076]</w:t>
      </w:r>
    </w:p>
    <w:p w14:paraId="054D2CBF" w14:textId="507BB26A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11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Ichiba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T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ar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iyahar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Urashim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hintan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aito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igash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mpac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mputed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omograph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valuatio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efor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lonoscop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o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th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nagement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f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lonic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iverticula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emorrhage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J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Clin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Gastroentero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19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53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75-e8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935678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97/MCG.0000000000000988]</w:t>
      </w:r>
    </w:p>
    <w:p w14:paraId="7CBA41D2" w14:textId="36BB7C05" w:rsidR="00900978" w:rsidRPr="006752A2" w:rsidRDefault="00900978" w:rsidP="00900978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t>116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Miyakuni</w:t>
      </w:r>
      <w:r w:rsidR="00BE5AC4" w:rsidRPr="006752A2">
        <w:rPr>
          <w:rFonts w:ascii="Book Antiqua" w:hAnsi="Book Antiqua"/>
          <w:b/>
          <w:bCs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Y</w:t>
      </w:r>
      <w:r w:rsidRPr="006752A2">
        <w:rPr>
          <w:rFonts w:ascii="Book Antiqua" w:hAnsi="Book Antiqua"/>
          <w:color w:val="000000" w:themeColor="text1"/>
        </w:rPr>
        <w:t>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akajim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hb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asabuch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aszynsk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R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shimaru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Matsu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Fushim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K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amaguchi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,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Yasunag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H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ngiograph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versu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colonoscopy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in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patients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lastRenderedPageBreak/>
        <w:t>with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ever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lower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gastrointesti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bleeding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a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nation-wide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observational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study.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Acute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Med</w:t>
      </w:r>
      <w:r w:rsidR="00BE5AC4" w:rsidRPr="006752A2">
        <w:rPr>
          <w:rFonts w:ascii="Book Antiqua" w:hAnsi="Book Antiqua"/>
          <w:i/>
          <w:iCs/>
          <w:color w:val="000000" w:themeColor="text1"/>
        </w:rPr>
        <w:t xml:space="preserve"> </w:t>
      </w:r>
      <w:r w:rsidRPr="006752A2">
        <w:rPr>
          <w:rFonts w:ascii="Book Antiqua" w:hAnsi="Book Antiqua"/>
          <w:i/>
          <w:iCs/>
          <w:color w:val="000000" w:themeColor="text1"/>
        </w:rPr>
        <w:t>Surg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2020;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b/>
          <w:bCs/>
          <w:color w:val="000000" w:themeColor="text1"/>
        </w:rPr>
        <w:t>7</w:t>
      </w:r>
      <w:r w:rsidRPr="006752A2">
        <w:rPr>
          <w:rFonts w:ascii="Book Antiqua" w:hAnsi="Book Antiqua"/>
          <w:color w:val="000000" w:themeColor="text1"/>
        </w:rPr>
        <w:t>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e533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[PMID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32617165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DOI:</w:t>
      </w:r>
      <w:r w:rsidR="00BE5AC4" w:rsidRPr="006752A2">
        <w:rPr>
          <w:rFonts w:ascii="Book Antiqua" w:hAnsi="Book Antiqua"/>
          <w:color w:val="000000" w:themeColor="text1"/>
        </w:rPr>
        <w:t xml:space="preserve"> </w:t>
      </w:r>
      <w:r w:rsidRPr="006752A2">
        <w:rPr>
          <w:rFonts w:ascii="Book Antiqua" w:hAnsi="Book Antiqua"/>
          <w:color w:val="000000" w:themeColor="text1"/>
        </w:rPr>
        <w:t>10.1002/ams2.533]</w:t>
      </w:r>
    </w:p>
    <w:p w14:paraId="64500E05" w14:textId="77777777" w:rsidR="002749F2" w:rsidRPr="006752A2" w:rsidRDefault="002749F2" w:rsidP="002749F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color w:val="000000" w:themeColor="text1"/>
        </w:rPr>
        <w:br w:type="page"/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lastRenderedPageBreak/>
        <w:t>Footnotes</w:t>
      </w:r>
    </w:p>
    <w:p w14:paraId="6E36B68C" w14:textId="418617BD" w:rsidR="002749F2" w:rsidRPr="006752A2" w:rsidRDefault="002749F2" w:rsidP="002749F2">
      <w:pPr>
        <w:snapToGrid w:val="0"/>
        <w:spacing w:line="360" w:lineRule="auto"/>
        <w:rPr>
          <w:rFonts w:ascii="Book Antiqua" w:eastAsia="宋体" w:hAnsi="Book Antiqua" w:cs="宋体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Conflict-of-interest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statement: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bookmarkStart w:id="2" w:name="_Hlk130828251"/>
      <w:r w:rsidRPr="006752A2">
        <w:rPr>
          <w:rFonts w:ascii="Book Antiqua" w:eastAsia="宋体" w:hAnsi="Book Antiqua" w:cs="宋体"/>
          <w:color w:val="000000" w:themeColor="text1"/>
        </w:rPr>
        <w:t>All</w:t>
      </w:r>
      <w:r w:rsidR="00BE5AC4" w:rsidRPr="006752A2">
        <w:rPr>
          <w:rFonts w:ascii="Book Antiqua" w:eastAsia="宋体" w:hAnsi="Book Antiqua" w:cs="宋体"/>
          <w:color w:val="000000" w:themeColor="text1"/>
        </w:rPr>
        <w:t xml:space="preserve"> </w:t>
      </w:r>
      <w:r w:rsidRPr="006752A2">
        <w:rPr>
          <w:rFonts w:ascii="Book Antiqua" w:eastAsia="宋体" w:hAnsi="Book Antiqua" w:cs="宋体"/>
          <w:color w:val="000000" w:themeColor="text1"/>
        </w:rPr>
        <w:t>the</w:t>
      </w:r>
      <w:r w:rsidR="00BE5AC4" w:rsidRPr="006752A2">
        <w:rPr>
          <w:rFonts w:ascii="Book Antiqua" w:eastAsia="宋体" w:hAnsi="Book Antiqua" w:cs="宋体"/>
          <w:color w:val="000000" w:themeColor="text1"/>
        </w:rPr>
        <w:t xml:space="preserve"> </w:t>
      </w:r>
      <w:r w:rsidRPr="006752A2">
        <w:rPr>
          <w:rFonts w:ascii="Book Antiqua" w:eastAsia="宋体" w:hAnsi="Book Antiqua" w:cs="宋体"/>
          <w:color w:val="000000" w:themeColor="text1"/>
        </w:rPr>
        <w:t>authors</w:t>
      </w:r>
      <w:r w:rsidR="00BE5AC4" w:rsidRPr="006752A2">
        <w:rPr>
          <w:rFonts w:ascii="Book Antiqua" w:eastAsia="宋体" w:hAnsi="Book Antiqua" w:cs="宋体"/>
          <w:color w:val="000000" w:themeColor="text1"/>
        </w:rPr>
        <w:t xml:space="preserve"> </w:t>
      </w:r>
      <w:r w:rsidRPr="006752A2">
        <w:rPr>
          <w:rFonts w:ascii="Book Antiqua" w:eastAsia="宋体" w:hAnsi="Book Antiqua" w:cs="宋体"/>
          <w:color w:val="000000" w:themeColor="text1"/>
        </w:rPr>
        <w:t>report</w:t>
      </w:r>
      <w:r w:rsidR="00BE5AC4" w:rsidRPr="006752A2">
        <w:rPr>
          <w:rFonts w:ascii="Book Antiqua" w:eastAsia="宋体" w:hAnsi="Book Antiqua" w:cs="宋体"/>
          <w:color w:val="000000" w:themeColor="text1"/>
        </w:rPr>
        <w:t xml:space="preserve"> </w:t>
      </w:r>
      <w:r w:rsidRPr="006752A2">
        <w:rPr>
          <w:rFonts w:ascii="Book Antiqua" w:eastAsia="宋体" w:hAnsi="Book Antiqua" w:cs="宋体"/>
          <w:color w:val="000000" w:themeColor="text1"/>
        </w:rPr>
        <w:t>no</w:t>
      </w:r>
      <w:r w:rsidR="00BE5AC4" w:rsidRPr="006752A2">
        <w:rPr>
          <w:rFonts w:ascii="Book Antiqua" w:eastAsia="宋体" w:hAnsi="Book Antiqua" w:cs="宋体"/>
          <w:color w:val="000000" w:themeColor="text1"/>
        </w:rPr>
        <w:t xml:space="preserve"> </w:t>
      </w:r>
      <w:r w:rsidRPr="006752A2">
        <w:rPr>
          <w:rFonts w:ascii="Book Antiqua" w:eastAsia="宋体" w:hAnsi="Book Antiqua" w:cs="宋体"/>
          <w:color w:val="000000" w:themeColor="text1"/>
        </w:rPr>
        <w:t>relevant</w:t>
      </w:r>
      <w:r w:rsidR="00BE5AC4" w:rsidRPr="006752A2">
        <w:rPr>
          <w:rFonts w:ascii="Book Antiqua" w:eastAsia="宋体" w:hAnsi="Book Antiqua" w:cs="宋体"/>
          <w:color w:val="000000" w:themeColor="text1"/>
        </w:rPr>
        <w:t xml:space="preserve"> </w:t>
      </w:r>
      <w:r w:rsidRPr="006752A2">
        <w:rPr>
          <w:rFonts w:ascii="Book Antiqua" w:eastAsia="宋体" w:hAnsi="Book Antiqua" w:cs="宋体"/>
          <w:color w:val="000000" w:themeColor="text1"/>
        </w:rPr>
        <w:t>conflicts</w:t>
      </w:r>
      <w:r w:rsidR="00BE5AC4" w:rsidRPr="006752A2">
        <w:rPr>
          <w:rFonts w:ascii="Book Antiqua" w:eastAsia="宋体" w:hAnsi="Book Antiqua" w:cs="宋体"/>
          <w:color w:val="000000" w:themeColor="text1"/>
        </w:rPr>
        <w:t xml:space="preserve"> </w:t>
      </w:r>
      <w:r w:rsidRPr="006752A2">
        <w:rPr>
          <w:rFonts w:ascii="Book Antiqua" w:eastAsia="宋体" w:hAnsi="Book Antiqua" w:cs="宋体"/>
          <w:color w:val="000000" w:themeColor="text1"/>
        </w:rPr>
        <w:t>of</w:t>
      </w:r>
      <w:r w:rsidR="00BE5AC4" w:rsidRPr="006752A2">
        <w:rPr>
          <w:rFonts w:ascii="Book Antiqua" w:eastAsia="宋体" w:hAnsi="Book Antiqua" w:cs="宋体"/>
          <w:color w:val="000000" w:themeColor="text1"/>
        </w:rPr>
        <w:t xml:space="preserve"> </w:t>
      </w:r>
      <w:r w:rsidRPr="006752A2">
        <w:rPr>
          <w:rFonts w:ascii="Book Antiqua" w:eastAsia="宋体" w:hAnsi="Book Antiqua" w:cs="宋体"/>
          <w:color w:val="000000" w:themeColor="text1"/>
        </w:rPr>
        <w:t>interest</w:t>
      </w:r>
      <w:r w:rsidR="00BE5AC4" w:rsidRPr="006752A2">
        <w:rPr>
          <w:rFonts w:ascii="Book Antiqua" w:eastAsia="宋体" w:hAnsi="Book Antiqua" w:cs="宋体"/>
          <w:color w:val="000000" w:themeColor="text1"/>
        </w:rPr>
        <w:t xml:space="preserve"> </w:t>
      </w:r>
      <w:r w:rsidRPr="006752A2">
        <w:rPr>
          <w:rFonts w:ascii="Book Antiqua" w:eastAsia="宋体" w:hAnsi="Book Antiqua" w:cs="宋体"/>
          <w:color w:val="000000" w:themeColor="text1"/>
        </w:rPr>
        <w:t>for</w:t>
      </w:r>
      <w:r w:rsidR="00BE5AC4" w:rsidRPr="006752A2">
        <w:rPr>
          <w:rFonts w:ascii="Book Antiqua" w:eastAsia="宋体" w:hAnsi="Book Antiqua" w:cs="宋体"/>
          <w:color w:val="000000" w:themeColor="text1"/>
        </w:rPr>
        <w:t xml:space="preserve"> </w:t>
      </w:r>
      <w:r w:rsidRPr="006752A2">
        <w:rPr>
          <w:rFonts w:ascii="Book Antiqua" w:eastAsia="宋体" w:hAnsi="Book Antiqua" w:cs="宋体"/>
          <w:color w:val="000000" w:themeColor="text1"/>
        </w:rPr>
        <w:t>this</w:t>
      </w:r>
      <w:r w:rsidR="00BE5AC4" w:rsidRPr="006752A2">
        <w:rPr>
          <w:rFonts w:ascii="Book Antiqua" w:eastAsia="宋体" w:hAnsi="Book Antiqua" w:cs="宋体"/>
          <w:color w:val="000000" w:themeColor="text1"/>
        </w:rPr>
        <w:t xml:space="preserve"> </w:t>
      </w:r>
      <w:r w:rsidRPr="006752A2">
        <w:rPr>
          <w:rFonts w:ascii="Book Antiqua" w:eastAsia="宋体" w:hAnsi="Book Antiqua" w:cs="宋体"/>
          <w:color w:val="000000" w:themeColor="text1"/>
        </w:rPr>
        <w:t>article.</w:t>
      </w:r>
    </w:p>
    <w:bookmarkEnd w:id="2"/>
    <w:p w14:paraId="440605CE" w14:textId="77777777" w:rsidR="002749F2" w:rsidRPr="006752A2" w:rsidRDefault="002749F2" w:rsidP="002749F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36198DDF" w14:textId="5ED8CB80" w:rsidR="002749F2" w:rsidRPr="006752A2" w:rsidRDefault="002749F2" w:rsidP="002749F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PRISMA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2009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Checklist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statement: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l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uthor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av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a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ISM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2020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hecklist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anuscrip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epar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vis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ccording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ISM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2020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hecklist.</w:t>
      </w:r>
    </w:p>
    <w:p w14:paraId="0D647C48" w14:textId="77777777" w:rsidR="002749F2" w:rsidRPr="006752A2" w:rsidRDefault="002749F2" w:rsidP="002749F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63008895" w14:textId="642F6AB7" w:rsidR="002749F2" w:rsidRPr="006752A2" w:rsidRDefault="002749F2" w:rsidP="002749F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Open-Access: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rtic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pen-acces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rtic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a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a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lec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-hou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dito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ul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eer-review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xter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viewers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stribu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ccordanc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it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reativ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mmon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ttributi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nCommerci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C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Y-N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4.0)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icense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hich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ermit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ther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o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stribute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mix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dapt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uil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p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or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n-commercially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icen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i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erivativ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ork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ifferent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erm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vid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rigi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work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roper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i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s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is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n-commercial.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ee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ttps://creativecommons.org/Licenses/by-nc/4.0/</w:t>
      </w:r>
    </w:p>
    <w:p w14:paraId="26849F56" w14:textId="77777777" w:rsidR="002749F2" w:rsidRPr="006752A2" w:rsidRDefault="002749F2" w:rsidP="002749F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48E16C9A" w14:textId="23AEBD75" w:rsidR="002749F2" w:rsidRPr="006752A2" w:rsidRDefault="002749F2" w:rsidP="002749F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color w:val="000000" w:themeColor="text1"/>
        </w:rPr>
        <w:t>Provenance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t>peer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t>review: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nsolicite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rticle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xternall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pe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eviewed.</w:t>
      </w:r>
    </w:p>
    <w:p w14:paraId="0B1018EE" w14:textId="77777777" w:rsidR="002749F2" w:rsidRPr="006752A2" w:rsidRDefault="002749F2" w:rsidP="002749F2">
      <w:pPr>
        <w:spacing w:line="360" w:lineRule="auto"/>
        <w:jc w:val="both"/>
        <w:rPr>
          <w:rFonts w:ascii="Book Antiqua" w:eastAsia="Book Antiqua" w:hAnsi="Book Antiqua" w:cs="Book Antiqua"/>
          <w:b/>
          <w:color w:val="000000" w:themeColor="text1"/>
        </w:rPr>
      </w:pPr>
    </w:p>
    <w:p w14:paraId="039912CB" w14:textId="24C981E5" w:rsidR="002749F2" w:rsidRPr="006752A2" w:rsidRDefault="002749F2" w:rsidP="002749F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color w:val="000000" w:themeColor="text1"/>
        </w:rPr>
        <w:t>Peer-review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t>model: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ingl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ind</w:t>
      </w:r>
    </w:p>
    <w:p w14:paraId="2272AF4B" w14:textId="77777777" w:rsidR="002749F2" w:rsidRPr="006752A2" w:rsidRDefault="002749F2" w:rsidP="002749F2">
      <w:pPr>
        <w:spacing w:line="360" w:lineRule="auto"/>
        <w:jc w:val="both"/>
        <w:rPr>
          <w:rFonts w:ascii="Book Antiqua" w:eastAsia="Book Antiqua" w:hAnsi="Book Antiqua" w:cs="Book Antiqua"/>
          <w:b/>
          <w:color w:val="000000" w:themeColor="text1"/>
        </w:rPr>
      </w:pPr>
    </w:p>
    <w:p w14:paraId="24BB96E8" w14:textId="5653881F" w:rsidR="002749F2" w:rsidRPr="006752A2" w:rsidRDefault="002749F2" w:rsidP="002749F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color w:val="000000" w:themeColor="text1"/>
        </w:rPr>
        <w:t>Corresponding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t>Author's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t>Membership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t>Professional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t>Societies: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ungarian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ociet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astroenterology.</w:t>
      </w:r>
    </w:p>
    <w:p w14:paraId="4B9900C5" w14:textId="77777777" w:rsidR="002749F2" w:rsidRPr="006752A2" w:rsidRDefault="002749F2" w:rsidP="002749F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47BF7223" w14:textId="17051CF3" w:rsidR="002749F2" w:rsidRPr="006752A2" w:rsidRDefault="002749F2" w:rsidP="002749F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color w:val="000000" w:themeColor="text1"/>
        </w:rPr>
        <w:t>Peer-review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t>started: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Februar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0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2023</w:t>
      </w:r>
    </w:p>
    <w:p w14:paraId="168A8A20" w14:textId="6D82AB17" w:rsidR="002749F2" w:rsidRPr="006752A2" w:rsidRDefault="002749F2" w:rsidP="002749F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color w:val="000000" w:themeColor="text1"/>
        </w:rPr>
        <w:t>First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t>decision: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Ma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16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2023</w:t>
      </w:r>
    </w:p>
    <w:p w14:paraId="5BE1A632" w14:textId="6AF183B1" w:rsidR="002749F2" w:rsidRPr="006752A2" w:rsidRDefault="002749F2" w:rsidP="002749F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color w:val="000000" w:themeColor="text1"/>
        </w:rPr>
        <w:t>Article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t>press: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</w:p>
    <w:p w14:paraId="7AB1AB52" w14:textId="77777777" w:rsidR="002749F2" w:rsidRPr="006752A2" w:rsidRDefault="002749F2" w:rsidP="002749F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0D065CDB" w14:textId="1FB00A25" w:rsidR="002749F2" w:rsidRPr="006752A2" w:rsidRDefault="002749F2" w:rsidP="002749F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color w:val="000000" w:themeColor="text1"/>
        </w:rPr>
        <w:t>Specialty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t>type: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astroenterolog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epatology</w:t>
      </w:r>
    </w:p>
    <w:p w14:paraId="4824FEF9" w14:textId="460ED878" w:rsidR="002749F2" w:rsidRPr="006752A2" w:rsidRDefault="002749F2" w:rsidP="002749F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color w:val="000000" w:themeColor="text1"/>
        </w:rPr>
        <w:t>Country/Territory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t>origin: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Hungary</w:t>
      </w:r>
    </w:p>
    <w:p w14:paraId="4E565FE3" w14:textId="5F9485F6" w:rsidR="002749F2" w:rsidRPr="006752A2" w:rsidRDefault="002749F2" w:rsidP="002749F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color w:val="000000" w:themeColor="text1"/>
        </w:rPr>
        <w:t>Peer-review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t>report’s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t>scientific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t>quality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t>classification</w:t>
      </w:r>
    </w:p>
    <w:p w14:paraId="62A9619A" w14:textId="0A6B854F" w:rsidR="002749F2" w:rsidRPr="006752A2" w:rsidRDefault="002749F2" w:rsidP="002749F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Grad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Excellent)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</w:t>
      </w:r>
    </w:p>
    <w:p w14:paraId="17123E7E" w14:textId="571A7ED6" w:rsidR="002749F2" w:rsidRPr="006752A2" w:rsidRDefault="002749F2" w:rsidP="002749F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lastRenderedPageBreak/>
        <w:t>Grad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Very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ood)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</w:t>
      </w:r>
    </w:p>
    <w:p w14:paraId="31F430AE" w14:textId="28C55C3D" w:rsidR="002749F2" w:rsidRPr="006752A2" w:rsidRDefault="002749F2" w:rsidP="002749F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Grad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Good)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</w:t>
      </w:r>
    </w:p>
    <w:p w14:paraId="7FFC52EE" w14:textId="697EEF5D" w:rsidR="002749F2" w:rsidRPr="006752A2" w:rsidRDefault="002749F2" w:rsidP="002749F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Grad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D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Fair)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</w:t>
      </w:r>
    </w:p>
    <w:p w14:paraId="0E067EDB" w14:textId="281D6946" w:rsidR="002749F2" w:rsidRPr="006752A2" w:rsidRDefault="002749F2" w:rsidP="002749F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color w:val="000000" w:themeColor="text1"/>
        </w:rPr>
        <w:t>Grad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E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(Poor)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0</w:t>
      </w:r>
    </w:p>
    <w:p w14:paraId="2A3D5DEB" w14:textId="77777777" w:rsidR="002749F2" w:rsidRPr="006752A2" w:rsidRDefault="002749F2" w:rsidP="002749F2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0F48C95B" w14:textId="73DE0278" w:rsidR="002749F2" w:rsidRPr="006752A2" w:rsidRDefault="002749F2" w:rsidP="002749F2">
      <w:pPr>
        <w:spacing w:line="360" w:lineRule="auto"/>
        <w:jc w:val="both"/>
        <w:rPr>
          <w:rFonts w:ascii="Book Antiqua" w:eastAsia="Book Antiqua" w:hAnsi="Book Antiqua" w:cs="Book Antiqua"/>
          <w:b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color w:val="000000" w:themeColor="text1"/>
        </w:rPr>
        <w:t>P-Reviewer: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Kotlyarov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Russia;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Sánchez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JIA,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Colombia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t>S-Editor: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Cs/>
          <w:color w:val="000000" w:themeColor="text1"/>
        </w:rPr>
        <w:t>Li</w:t>
      </w:r>
      <w:r w:rsidR="00BE5AC4" w:rsidRPr="006752A2">
        <w:rPr>
          <w:rFonts w:ascii="Book Antiqua" w:eastAsia="Book Antiqua" w:hAnsi="Book Antiqua" w:cs="Book Antiqua"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Cs/>
          <w:color w:val="000000" w:themeColor="text1"/>
        </w:rPr>
        <w:t>L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t>L-Editor: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="004E52BC" w:rsidRPr="006752A2">
        <w:rPr>
          <w:rFonts w:ascii="Book Antiqua" w:eastAsia="Book Antiqua" w:hAnsi="Book Antiqua" w:cs="Book Antiqua"/>
          <w:bCs/>
          <w:color w:val="000000" w:themeColor="text1"/>
        </w:rPr>
        <w:t>A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t>P-Editor: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</w:p>
    <w:p w14:paraId="7E5E309D" w14:textId="77777777" w:rsidR="002749F2" w:rsidRPr="006752A2" w:rsidRDefault="002749F2" w:rsidP="002749F2">
      <w:pPr>
        <w:spacing w:line="360" w:lineRule="auto"/>
        <w:jc w:val="both"/>
        <w:rPr>
          <w:rFonts w:ascii="Book Antiqua" w:eastAsia="Book Antiqua" w:hAnsi="Book Antiqua" w:cs="Book Antiqua"/>
          <w:b/>
          <w:color w:val="000000" w:themeColor="text1"/>
        </w:rPr>
      </w:pPr>
    </w:p>
    <w:p w14:paraId="5CD71B19" w14:textId="7E7BE673" w:rsidR="002749F2" w:rsidRPr="006752A2" w:rsidRDefault="002749F2" w:rsidP="002749F2">
      <w:pPr>
        <w:tabs>
          <w:tab w:val="left" w:pos="1071"/>
        </w:tabs>
        <w:rPr>
          <w:rFonts w:ascii="Book Antiqua" w:eastAsia="Book Antiqua" w:hAnsi="Book Antiqua" w:cs="Book Antiqua"/>
          <w:color w:val="000000" w:themeColor="text1"/>
        </w:rPr>
        <w:sectPr w:rsidR="002749F2" w:rsidRPr="006752A2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6DAC0514" w14:textId="1BE27AF3" w:rsidR="002749F2" w:rsidRPr="006752A2" w:rsidRDefault="002749F2" w:rsidP="002749F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color w:val="000000" w:themeColor="text1"/>
        </w:rPr>
        <w:lastRenderedPageBreak/>
        <w:t>Figure</w:t>
      </w:r>
      <w:r w:rsidR="00BE5AC4" w:rsidRPr="006752A2">
        <w:rPr>
          <w:rFonts w:ascii="Book Antiqua" w:eastAsia="Book Antiqua" w:hAnsi="Book Antiqua" w:cs="Book Antiqua"/>
          <w:b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color w:val="000000" w:themeColor="text1"/>
        </w:rPr>
        <w:t>Legends</w:t>
      </w:r>
    </w:p>
    <w:p w14:paraId="7D76AA5A" w14:textId="21E5E83E" w:rsidR="002749F2" w:rsidRPr="006752A2" w:rsidRDefault="003722B9" w:rsidP="002749F2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 w:themeColor="text1"/>
        </w:rPr>
      </w:pPr>
      <w:r w:rsidRPr="006752A2">
        <w:rPr>
          <w:rFonts w:ascii="Book Antiqua" w:hAnsi="Book Antiqua"/>
          <w:noProof/>
          <w:color w:val="000000" w:themeColor="text1"/>
          <w:lang w:val="en-GB" w:eastAsia="en-GB"/>
        </w:rPr>
        <w:drawing>
          <wp:inline distT="0" distB="0" distL="0" distR="0" wp14:anchorId="0C0B4DF2" wp14:editId="5821FAA5">
            <wp:extent cx="5943600" cy="5147945"/>
            <wp:effectExtent l="0" t="0" r="0" b="0"/>
            <wp:docPr id="1405800543" name="图片 1" descr="图示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05800543" name="图片 1" descr="图示&#10;&#10;描述已自动生成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1479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2F2883" w14:textId="10A53459" w:rsidR="002749F2" w:rsidRPr="006752A2" w:rsidRDefault="002749F2" w:rsidP="002749F2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Figure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1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PRISMA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2020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flow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chart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screening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selection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process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of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studies.</w:t>
      </w:r>
    </w:p>
    <w:p w14:paraId="56898130" w14:textId="7F24AF59" w:rsidR="003722B9" w:rsidRPr="006752A2" w:rsidRDefault="003722B9" w:rsidP="002749F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noProof/>
          <w:color w:val="000000" w:themeColor="text1"/>
          <w:lang w:val="en-GB" w:eastAsia="en-GB"/>
        </w:rPr>
        <w:lastRenderedPageBreak/>
        <w:drawing>
          <wp:inline distT="0" distB="0" distL="0" distR="0" wp14:anchorId="33C86D93" wp14:editId="44391E2E">
            <wp:extent cx="5895049" cy="2797629"/>
            <wp:effectExtent l="0" t="0" r="0" b="0"/>
            <wp:docPr id="1159765340" name="图片 1" descr="图示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59765340" name="图片 1" descr="图示&#10;&#10;描述已自动生成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897523" cy="27988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BE5AC4" w:rsidRPr="006752A2">
        <w:rPr>
          <w:rFonts w:ascii="Book Antiqua" w:hAnsi="Book Antiqua"/>
          <w:noProof/>
          <w:color w:val="000000" w:themeColor="text1"/>
        </w:rPr>
        <w:t xml:space="preserve"> </w:t>
      </w:r>
      <w:r w:rsidRPr="006752A2">
        <w:rPr>
          <w:rFonts w:ascii="Book Antiqua" w:hAnsi="Book Antiqua"/>
          <w:noProof/>
          <w:color w:val="000000" w:themeColor="text1"/>
          <w:lang w:val="en-GB" w:eastAsia="en-GB"/>
        </w:rPr>
        <w:drawing>
          <wp:inline distT="0" distB="0" distL="0" distR="0" wp14:anchorId="419767A9" wp14:editId="48F6B75A">
            <wp:extent cx="5943600" cy="2379980"/>
            <wp:effectExtent l="0" t="0" r="0" b="0"/>
            <wp:docPr id="874013780" name="图片 1" descr="图示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74013780" name="图片 1" descr="图示&#10;&#10;描述已自动生成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3799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BE5AC4" w:rsidRPr="006752A2">
        <w:rPr>
          <w:rFonts w:ascii="Book Antiqua" w:hAnsi="Book Antiqua"/>
          <w:noProof/>
          <w:color w:val="000000" w:themeColor="text1"/>
        </w:rPr>
        <w:t xml:space="preserve"> </w:t>
      </w:r>
      <w:r w:rsidRPr="006752A2">
        <w:rPr>
          <w:rFonts w:ascii="Book Antiqua" w:hAnsi="Book Antiqua"/>
          <w:noProof/>
          <w:color w:val="000000" w:themeColor="text1"/>
          <w:lang w:val="en-GB" w:eastAsia="en-GB"/>
        </w:rPr>
        <w:drawing>
          <wp:inline distT="0" distB="0" distL="0" distR="0" wp14:anchorId="0731C0CD" wp14:editId="52F4D4EE">
            <wp:extent cx="6036129" cy="816425"/>
            <wp:effectExtent l="0" t="0" r="0" b="0"/>
            <wp:docPr id="825573217" name="图片 1" descr="图表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25573217" name="图片 1" descr="图表&#10;&#10;描述已自动生成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6088880" cy="8235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CAA0AB" w14:textId="3B2340AB" w:rsidR="00750E35" w:rsidRPr="006752A2" w:rsidRDefault="003722B9" w:rsidP="00795C4A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noProof/>
          <w:color w:val="000000" w:themeColor="text1"/>
          <w:lang w:val="en-GB" w:eastAsia="en-GB"/>
        </w:rPr>
        <w:drawing>
          <wp:inline distT="0" distB="0" distL="0" distR="0" wp14:anchorId="5274BCA8" wp14:editId="63765F62">
            <wp:extent cx="5502117" cy="259102"/>
            <wp:effectExtent l="0" t="0" r="3810" b="7620"/>
            <wp:docPr id="180251576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0251576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502117" cy="2591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EC3045" w14:textId="1BBF09C1" w:rsidR="002749F2" w:rsidRPr="006752A2" w:rsidRDefault="002749F2" w:rsidP="002749F2">
      <w:pPr>
        <w:spacing w:line="360" w:lineRule="auto"/>
        <w:jc w:val="both"/>
        <w:rPr>
          <w:rFonts w:ascii="Book Antiqua" w:eastAsia="Book Antiqua" w:hAnsi="Book Antiqua" w:cs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Figure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2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Forest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plot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demonstrating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proportion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rates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hemodynamic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instability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general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gastrointestinal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sources.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IB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astrointesti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.</w:t>
      </w:r>
    </w:p>
    <w:p w14:paraId="7AC04693" w14:textId="77777777" w:rsidR="005763BE" w:rsidRPr="006752A2" w:rsidRDefault="005763BE" w:rsidP="002749F2">
      <w:pPr>
        <w:spacing w:line="360" w:lineRule="auto"/>
        <w:jc w:val="both"/>
        <w:rPr>
          <w:rFonts w:ascii="Book Antiqua" w:eastAsia="Book Antiqua" w:hAnsi="Book Antiqua" w:cs="Book Antiqua"/>
          <w:color w:val="000000" w:themeColor="text1"/>
        </w:rPr>
      </w:pPr>
    </w:p>
    <w:p w14:paraId="3A4FD8AD" w14:textId="2957A1B9" w:rsidR="005763BE" w:rsidRPr="006752A2" w:rsidRDefault="00E42106" w:rsidP="002749F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noProof/>
          <w:color w:val="000000" w:themeColor="text1"/>
          <w:lang w:val="en-GB" w:eastAsia="en-GB"/>
        </w:rPr>
        <w:lastRenderedPageBreak/>
        <w:drawing>
          <wp:inline distT="0" distB="0" distL="0" distR="0" wp14:anchorId="502741D2" wp14:editId="0907A240">
            <wp:extent cx="5399314" cy="2726192"/>
            <wp:effectExtent l="0" t="0" r="0" b="0"/>
            <wp:docPr id="2009476781" name="图片 1" descr="图示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09476781" name="图片 1" descr="图示&#10;&#10;描述已自动生成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405077" cy="27291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BE5AC4" w:rsidRPr="006752A2">
        <w:rPr>
          <w:rFonts w:ascii="Book Antiqua" w:hAnsi="Book Antiqua"/>
          <w:noProof/>
          <w:color w:val="000000" w:themeColor="text1"/>
        </w:rPr>
        <w:t xml:space="preserve"> </w:t>
      </w:r>
      <w:r w:rsidRPr="006752A2">
        <w:rPr>
          <w:rFonts w:ascii="Book Antiqua" w:hAnsi="Book Antiqua"/>
          <w:noProof/>
          <w:color w:val="000000" w:themeColor="text1"/>
          <w:lang w:val="en-GB" w:eastAsia="en-GB"/>
        </w:rPr>
        <w:drawing>
          <wp:inline distT="0" distB="0" distL="0" distR="0" wp14:anchorId="1B96B3CC" wp14:editId="730FF127">
            <wp:extent cx="5410200" cy="2843823"/>
            <wp:effectExtent l="0" t="0" r="0" b="0"/>
            <wp:docPr id="1265471212" name="图片 1" descr="手机屏幕截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65471212" name="图片 1" descr="手机屏幕截图&#10;&#10;描述已自动生成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417228" cy="28475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BE5AC4" w:rsidRPr="006752A2">
        <w:rPr>
          <w:rFonts w:ascii="Book Antiqua" w:hAnsi="Book Antiqua"/>
          <w:noProof/>
          <w:color w:val="000000" w:themeColor="text1"/>
        </w:rPr>
        <w:t xml:space="preserve"> </w:t>
      </w:r>
      <w:r w:rsidRPr="006752A2">
        <w:rPr>
          <w:rFonts w:ascii="Book Antiqua" w:hAnsi="Book Antiqua"/>
          <w:noProof/>
          <w:color w:val="000000" w:themeColor="text1"/>
          <w:lang w:val="en-GB" w:eastAsia="en-GB"/>
        </w:rPr>
        <w:drawing>
          <wp:inline distT="0" distB="0" distL="0" distR="0" wp14:anchorId="0EF8593C" wp14:editId="6B1F8621">
            <wp:extent cx="5464629" cy="818526"/>
            <wp:effectExtent l="0" t="0" r="0" b="0"/>
            <wp:docPr id="1399305712" name="图片 1" descr="图示&#10;&#10;中度可信度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99305712" name="图片 1" descr="图示&#10;&#10;中度可信度描述已自动生成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524027" cy="8274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E9B3DE" w14:textId="2F5CDCD9" w:rsidR="002749F2" w:rsidRPr="006752A2" w:rsidRDefault="003722B9" w:rsidP="002749F2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 w:themeColor="text1"/>
        </w:rPr>
      </w:pPr>
      <w:r w:rsidRPr="006752A2">
        <w:rPr>
          <w:rFonts w:ascii="Book Antiqua" w:hAnsi="Book Antiqua"/>
          <w:noProof/>
          <w:color w:val="000000" w:themeColor="text1"/>
          <w:lang w:val="en-GB" w:eastAsia="en-GB"/>
        </w:rPr>
        <w:drawing>
          <wp:inline distT="0" distB="0" distL="0" distR="0" wp14:anchorId="18913937" wp14:editId="164CB84B">
            <wp:extent cx="5502117" cy="259102"/>
            <wp:effectExtent l="0" t="0" r="3810" b="7620"/>
            <wp:docPr id="162000289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20002892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502117" cy="2591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DB23EF" w14:textId="566BF691" w:rsidR="002749F2" w:rsidRPr="006752A2" w:rsidRDefault="002749F2" w:rsidP="002749F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Figure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3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Forest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plot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demonstrating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proportion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rates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hemodynamic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instability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non-variceal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bleeding.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VUGIB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Non-varice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pp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astrointesti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.</w:t>
      </w:r>
    </w:p>
    <w:p w14:paraId="6C828A8D" w14:textId="12ECC4CF" w:rsidR="00ED1650" w:rsidRPr="006752A2" w:rsidRDefault="00ED1650" w:rsidP="00ED1650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 w:themeColor="text1"/>
        </w:rPr>
      </w:pPr>
      <w:r w:rsidRPr="006752A2">
        <w:rPr>
          <w:rFonts w:ascii="Book Antiqua" w:hAnsi="Book Antiqua"/>
          <w:noProof/>
          <w:color w:val="000000" w:themeColor="text1"/>
          <w:lang w:val="en-GB" w:eastAsia="en-GB"/>
        </w:rPr>
        <w:lastRenderedPageBreak/>
        <w:drawing>
          <wp:inline distT="0" distB="0" distL="0" distR="0" wp14:anchorId="670A30EA" wp14:editId="29EBC795">
            <wp:extent cx="5355771" cy="1919151"/>
            <wp:effectExtent l="0" t="0" r="0" b="0"/>
            <wp:docPr id="166213017" name="图片 1" descr="图片包含 文本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6213017" name="图片 1" descr="图片包含 文本&#10;&#10;描述已自动生成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361632" cy="19212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BE5AC4" w:rsidRPr="006752A2">
        <w:rPr>
          <w:rFonts w:ascii="Book Antiqua" w:hAnsi="Book Antiqua"/>
          <w:noProof/>
          <w:color w:val="000000" w:themeColor="text1"/>
        </w:rPr>
        <w:t xml:space="preserve"> </w:t>
      </w:r>
      <w:r w:rsidRPr="006752A2">
        <w:rPr>
          <w:rFonts w:ascii="Book Antiqua" w:hAnsi="Book Antiqua"/>
          <w:noProof/>
          <w:color w:val="000000" w:themeColor="text1"/>
          <w:lang w:val="en-GB" w:eastAsia="en-GB"/>
        </w:rPr>
        <w:drawing>
          <wp:inline distT="0" distB="0" distL="0" distR="0" wp14:anchorId="5A0DCB76" wp14:editId="17F722E7">
            <wp:extent cx="5334000" cy="2559294"/>
            <wp:effectExtent l="0" t="0" r="0" b="0"/>
            <wp:docPr id="543207197" name="图片 1" descr="图表&#10;&#10;中度可信度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43207197" name="图片 1" descr="图表&#10;&#10;中度可信度描述已自动生成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351882" cy="25678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BE5AC4" w:rsidRPr="006752A2">
        <w:rPr>
          <w:rFonts w:ascii="Book Antiqua" w:hAnsi="Book Antiqua"/>
          <w:noProof/>
          <w:color w:val="000000" w:themeColor="text1"/>
        </w:rPr>
        <w:t xml:space="preserve"> </w:t>
      </w:r>
      <w:r w:rsidRPr="006752A2">
        <w:rPr>
          <w:rFonts w:ascii="Book Antiqua" w:hAnsi="Book Antiqua"/>
          <w:noProof/>
          <w:color w:val="000000" w:themeColor="text1"/>
          <w:lang w:val="en-GB" w:eastAsia="en-GB"/>
        </w:rPr>
        <w:drawing>
          <wp:inline distT="0" distB="0" distL="0" distR="0" wp14:anchorId="57C6698B" wp14:editId="0EA93DCF">
            <wp:extent cx="5578929" cy="2334090"/>
            <wp:effectExtent l="0" t="0" r="0" b="0"/>
            <wp:docPr id="1705294400" name="图片 1" descr="图表, 箱线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05294400" name="图片 1" descr="图表, 箱线图&#10;&#10;描述已自动生成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592023" cy="23395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008190" w14:textId="2B36C648" w:rsidR="002749F2" w:rsidRPr="006752A2" w:rsidRDefault="00ED1650" w:rsidP="00795C4A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noProof/>
          <w:color w:val="000000" w:themeColor="text1"/>
          <w:lang w:val="en-GB" w:eastAsia="en-GB"/>
        </w:rPr>
        <w:drawing>
          <wp:inline distT="0" distB="0" distL="0" distR="0" wp14:anchorId="6F6189AD" wp14:editId="0BEBA3AB">
            <wp:extent cx="5502117" cy="259102"/>
            <wp:effectExtent l="0" t="0" r="3810" b="7620"/>
            <wp:docPr id="1212183264" name="图片 12121832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20002892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502117" cy="2591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2C8039" w14:textId="7D65B84C" w:rsidR="002749F2" w:rsidRPr="006752A2" w:rsidRDefault="002749F2" w:rsidP="002749F2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Figure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4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Forest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plot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demonstrating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proportion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rates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hemodynamic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instability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variceal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bleeding.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UGIB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Varice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upp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astrointesti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.</w:t>
      </w:r>
    </w:p>
    <w:p w14:paraId="1F11851E" w14:textId="77777777" w:rsidR="002749F2" w:rsidRPr="006752A2" w:rsidRDefault="002749F2" w:rsidP="00795C4A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671026D9" w14:textId="61B9CCA1" w:rsidR="00ED1650" w:rsidRPr="006752A2" w:rsidRDefault="00ED1650" w:rsidP="00795C4A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noProof/>
          <w:color w:val="000000" w:themeColor="text1"/>
          <w:lang w:val="en-GB" w:eastAsia="en-GB"/>
        </w:rPr>
        <w:lastRenderedPageBreak/>
        <w:drawing>
          <wp:inline distT="0" distB="0" distL="0" distR="0" wp14:anchorId="2FEC1B6C" wp14:editId="0FE4DD66">
            <wp:extent cx="5799323" cy="5342083"/>
            <wp:effectExtent l="0" t="0" r="0" b="0"/>
            <wp:docPr id="1239812614" name="图片 1" descr="图示&#10;&#10;低可信度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39812614" name="图片 1" descr="图示&#10;&#10;低可信度描述已自动生成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799323" cy="53420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28712C" w14:textId="5274D4AF" w:rsidR="00ED1650" w:rsidRPr="006752A2" w:rsidRDefault="00ED1650" w:rsidP="00795C4A">
      <w:pPr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6752A2">
        <w:rPr>
          <w:rFonts w:ascii="Book Antiqua" w:hAnsi="Book Antiqua"/>
          <w:noProof/>
          <w:color w:val="000000" w:themeColor="text1"/>
          <w:lang w:val="en-GB" w:eastAsia="en-GB"/>
        </w:rPr>
        <w:drawing>
          <wp:inline distT="0" distB="0" distL="0" distR="0" wp14:anchorId="1074DC47" wp14:editId="6E335553">
            <wp:extent cx="5502117" cy="259102"/>
            <wp:effectExtent l="0" t="0" r="3810" b="7620"/>
            <wp:docPr id="1297649725" name="图片 12976497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20002892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502117" cy="2591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2CB2F5" w14:textId="50BE9A98" w:rsidR="002749F2" w:rsidRPr="006752A2" w:rsidRDefault="002749F2" w:rsidP="002749F2">
      <w:pPr>
        <w:spacing w:line="360" w:lineRule="auto"/>
        <w:jc w:val="both"/>
        <w:rPr>
          <w:rFonts w:ascii="Book Antiqua" w:eastAsia="Book Antiqua" w:hAnsi="Book Antiqua" w:cs="Book Antiqua"/>
          <w:color w:val="000000" w:themeColor="text1"/>
        </w:rPr>
      </w:pP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Figure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5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Forest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plot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demonstrating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the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proportion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rates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for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hemodynamic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instability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and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shock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in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lower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gastrointestinal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bleeding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b/>
          <w:bCs/>
          <w:color w:val="000000" w:themeColor="text1"/>
        </w:rPr>
        <w:t>sources.</w:t>
      </w:r>
      <w:r w:rsidR="00BE5AC4" w:rsidRPr="006752A2">
        <w:rPr>
          <w:rFonts w:ascii="Book Antiqua" w:eastAsia="Book Antiqua" w:hAnsi="Book Antiqua" w:cs="Book Antiqua"/>
          <w:b/>
          <w:bCs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GIB: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Lower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gastrointestinal</w:t>
      </w:r>
      <w:r w:rsidR="00BE5AC4" w:rsidRPr="006752A2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6752A2">
        <w:rPr>
          <w:rFonts w:ascii="Book Antiqua" w:eastAsia="Book Antiqua" w:hAnsi="Book Antiqua" w:cs="Book Antiqua"/>
          <w:color w:val="000000" w:themeColor="text1"/>
        </w:rPr>
        <w:t>bleeding.</w:t>
      </w:r>
    </w:p>
    <w:p w14:paraId="62EBEE95" w14:textId="4D2FD8BC" w:rsidR="002749F2" w:rsidRPr="006752A2" w:rsidRDefault="002749F2" w:rsidP="00795C4A">
      <w:pPr>
        <w:spacing w:line="360" w:lineRule="auto"/>
        <w:jc w:val="both"/>
        <w:rPr>
          <w:rFonts w:ascii="Book Antiqua" w:hAnsi="Book Antiqua"/>
          <w:color w:val="000000" w:themeColor="text1"/>
        </w:rPr>
      </w:pPr>
    </w:p>
    <w:sectPr w:rsidR="002749F2" w:rsidRPr="006752A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DCE3C43" w14:textId="77777777" w:rsidR="005F71E3" w:rsidRDefault="005F71E3" w:rsidP="00244077">
      <w:r>
        <w:separator/>
      </w:r>
    </w:p>
  </w:endnote>
  <w:endnote w:type="continuationSeparator" w:id="0">
    <w:p w14:paraId="7669FB63" w14:textId="77777777" w:rsidR="005F71E3" w:rsidRDefault="005F71E3" w:rsidP="0024407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Fonts w:ascii="Book Antiqua" w:hAnsi="Book Antiqua"/>
        <w:sz w:val="24"/>
        <w:szCs w:val="24"/>
      </w:rPr>
      <w:id w:val="2090351055"/>
      <w:docPartObj>
        <w:docPartGallery w:val="Page Numbers (Bottom of Page)"/>
        <w:docPartUnique/>
      </w:docPartObj>
    </w:sdtPr>
    <w:sdtContent>
      <w:sdt>
        <w:sdtPr>
          <w:rPr>
            <w:rFonts w:ascii="Book Antiqua" w:hAnsi="Book Antiqua"/>
            <w:sz w:val="24"/>
            <w:szCs w:val="24"/>
          </w:rPr>
          <w:id w:val="-1769616900"/>
          <w:docPartObj>
            <w:docPartGallery w:val="Page Numbers (Top of Page)"/>
            <w:docPartUnique/>
          </w:docPartObj>
        </w:sdtPr>
        <w:sdtContent>
          <w:p w14:paraId="26CE1B8D" w14:textId="56EB1F97" w:rsidR="000633E1" w:rsidRPr="00244077" w:rsidRDefault="000633E1">
            <w:pPr>
              <w:pStyle w:val="a5"/>
              <w:jc w:val="right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  <w:lang w:val="zh-CN" w:eastAsia="zh-CN"/>
              </w:rPr>
              <w:t xml:space="preserve"> </w:t>
            </w:r>
            <w:r w:rsidRPr="00244077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begin"/>
            </w:r>
            <w:r w:rsidRPr="00244077">
              <w:rPr>
                <w:rFonts w:ascii="Book Antiqua" w:hAnsi="Book Antiqua"/>
                <w:b/>
                <w:bCs/>
                <w:sz w:val="24"/>
                <w:szCs w:val="24"/>
              </w:rPr>
              <w:instrText>PAGE</w:instrText>
            </w:r>
            <w:r w:rsidRPr="00244077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separate"/>
            </w:r>
            <w:r w:rsidR="009973BA">
              <w:rPr>
                <w:rFonts w:ascii="Book Antiqua" w:hAnsi="Book Antiqua"/>
                <w:b/>
                <w:bCs/>
                <w:noProof/>
                <w:sz w:val="24"/>
                <w:szCs w:val="24"/>
              </w:rPr>
              <w:t>5</w:t>
            </w:r>
            <w:r w:rsidRPr="00244077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end"/>
            </w:r>
            <w:r>
              <w:rPr>
                <w:rFonts w:ascii="Book Antiqua" w:hAnsi="Book Antiqua"/>
                <w:sz w:val="24"/>
                <w:szCs w:val="24"/>
                <w:lang w:val="zh-CN" w:eastAsia="zh-CN"/>
              </w:rPr>
              <w:t xml:space="preserve"> </w:t>
            </w:r>
            <w:r w:rsidRPr="00244077">
              <w:rPr>
                <w:rFonts w:ascii="Book Antiqua" w:hAnsi="Book Antiqua"/>
                <w:sz w:val="24"/>
                <w:szCs w:val="24"/>
                <w:lang w:val="zh-CN" w:eastAsia="zh-CN"/>
              </w:rPr>
              <w:t>/</w:t>
            </w:r>
            <w:r>
              <w:rPr>
                <w:rFonts w:ascii="Book Antiqua" w:hAnsi="Book Antiqua"/>
                <w:sz w:val="24"/>
                <w:szCs w:val="24"/>
                <w:lang w:val="zh-CN" w:eastAsia="zh-CN"/>
              </w:rPr>
              <w:t xml:space="preserve"> </w:t>
            </w:r>
            <w:r w:rsidRPr="00244077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begin"/>
            </w:r>
            <w:r w:rsidRPr="00244077">
              <w:rPr>
                <w:rFonts w:ascii="Book Antiqua" w:hAnsi="Book Antiqua"/>
                <w:b/>
                <w:bCs/>
                <w:sz w:val="24"/>
                <w:szCs w:val="24"/>
              </w:rPr>
              <w:instrText>NUMPAGES</w:instrText>
            </w:r>
            <w:r w:rsidRPr="00244077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separate"/>
            </w:r>
            <w:r w:rsidR="009973BA">
              <w:rPr>
                <w:rFonts w:ascii="Book Antiqua" w:hAnsi="Book Antiqua"/>
                <w:b/>
                <w:bCs/>
                <w:noProof/>
                <w:sz w:val="24"/>
                <w:szCs w:val="24"/>
              </w:rPr>
              <w:t>41</w:t>
            </w:r>
            <w:r w:rsidRPr="00244077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1CBA8CBE" w14:textId="77777777" w:rsidR="000633E1" w:rsidRPr="00244077" w:rsidRDefault="000633E1">
    <w:pPr>
      <w:pStyle w:val="a5"/>
      <w:rPr>
        <w:rFonts w:ascii="Book Antiqua" w:hAnsi="Book Antiqua"/>
        <w:sz w:val="24"/>
        <w:szCs w:val="24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D8FD771" w14:textId="77777777" w:rsidR="005F71E3" w:rsidRDefault="005F71E3" w:rsidP="00244077">
      <w:r>
        <w:separator/>
      </w:r>
    </w:p>
  </w:footnote>
  <w:footnote w:type="continuationSeparator" w:id="0">
    <w:p w14:paraId="0515C8A5" w14:textId="77777777" w:rsidR="005F71E3" w:rsidRDefault="005F71E3" w:rsidP="00244077"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Jin-Lei Wang">
    <w15:presenceInfo w15:providerId="Windows Live" w15:userId="58c344de0d144e6f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A77B3E"/>
    <w:rsid w:val="00021EB6"/>
    <w:rsid w:val="00022BDC"/>
    <w:rsid w:val="00037D5C"/>
    <w:rsid w:val="000633E1"/>
    <w:rsid w:val="00084895"/>
    <w:rsid w:val="000A40EE"/>
    <w:rsid w:val="000A478E"/>
    <w:rsid w:val="000C1A37"/>
    <w:rsid w:val="001226E5"/>
    <w:rsid w:val="00131CB4"/>
    <w:rsid w:val="00143DB0"/>
    <w:rsid w:val="00164075"/>
    <w:rsid w:val="00167340"/>
    <w:rsid w:val="001C2C66"/>
    <w:rsid w:val="00244077"/>
    <w:rsid w:val="00247874"/>
    <w:rsid w:val="002660B8"/>
    <w:rsid w:val="00274561"/>
    <w:rsid w:val="002749F2"/>
    <w:rsid w:val="002E6E1A"/>
    <w:rsid w:val="00303F02"/>
    <w:rsid w:val="003204EF"/>
    <w:rsid w:val="00322EFB"/>
    <w:rsid w:val="0034012C"/>
    <w:rsid w:val="003722B9"/>
    <w:rsid w:val="00372D94"/>
    <w:rsid w:val="00387F1C"/>
    <w:rsid w:val="003A55FF"/>
    <w:rsid w:val="003D2B62"/>
    <w:rsid w:val="003F21EC"/>
    <w:rsid w:val="004338C0"/>
    <w:rsid w:val="004538A0"/>
    <w:rsid w:val="00460C5E"/>
    <w:rsid w:val="00462F04"/>
    <w:rsid w:val="00463565"/>
    <w:rsid w:val="004846A0"/>
    <w:rsid w:val="004C769A"/>
    <w:rsid w:val="004D555A"/>
    <w:rsid w:val="004E52BC"/>
    <w:rsid w:val="00515BBB"/>
    <w:rsid w:val="00544C3A"/>
    <w:rsid w:val="0055354E"/>
    <w:rsid w:val="0055398A"/>
    <w:rsid w:val="005763BE"/>
    <w:rsid w:val="005768C3"/>
    <w:rsid w:val="00577126"/>
    <w:rsid w:val="005915DA"/>
    <w:rsid w:val="005B151E"/>
    <w:rsid w:val="005D1014"/>
    <w:rsid w:val="005E029F"/>
    <w:rsid w:val="005F71E3"/>
    <w:rsid w:val="005F752A"/>
    <w:rsid w:val="0061206A"/>
    <w:rsid w:val="00612989"/>
    <w:rsid w:val="00634329"/>
    <w:rsid w:val="0067169C"/>
    <w:rsid w:val="006752A2"/>
    <w:rsid w:val="006758FD"/>
    <w:rsid w:val="006B386F"/>
    <w:rsid w:val="006C0779"/>
    <w:rsid w:val="006F4E2C"/>
    <w:rsid w:val="006F7E71"/>
    <w:rsid w:val="00700DE8"/>
    <w:rsid w:val="00702EE1"/>
    <w:rsid w:val="0071339B"/>
    <w:rsid w:val="00725EF1"/>
    <w:rsid w:val="00750A29"/>
    <w:rsid w:val="00750E35"/>
    <w:rsid w:val="0076711F"/>
    <w:rsid w:val="007775CA"/>
    <w:rsid w:val="00795C4A"/>
    <w:rsid w:val="00796ABA"/>
    <w:rsid w:val="007D64B2"/>
    <w:rsid w:val="007F2C0D"/>
    <w:rsid w:val="007F67D7"/>
    <w:rsid w:val="00813212"/>
    <w:rsid w:val="00822420"/>
    <w:rsid w:val="00855C09"/>
    <w:rsid w:val="008822A0"/>
    <w:rsid w:val="00894E5C"/>
    <w:rsid w:val="008B0D04"/>
    <w:rsid w:val="008D0D97"/>
    <w:rsid w:val="009003BD"/>
    <w:rsid w:val="00900978"/>
    <w:rsid w:val="00903326"/>
    <w:rsid w:val="00904DE0"/>
    <w:rsid w:val="00912D48"/>
    <w:rsid w:val="00935533"/>
    <w:rsid w:val="00945EBB"/>
    <w:rsid w:val="00987B07"/>
    <w:rsid w:val="009973BA"/>
    <w:rsid w:val="00997AD9"/>
    <w:rsid w:val="009A17F3"/>
    <w:rsid w:val="009A545A"/>
    <w:rsid w:val="009E4C0A"/>
    <w:rsid w:val="00A424EE"/>
    <w:rsid w:val="00A61C66"/>
    <w:rsid w:val="00A704FF"/>
    <w:rsid w:val="00A77B3E"/>
    <w:rsid w:val="00A85C33"/>
    <w:rsid w:val="00A96AA6"/>
    <w:rsid w:val="00AD2E08"/>
    <w:rsid w:val="00AE275C"/>
    <w:rsid w:val="00AE7069"/>
    <w:rsid w:val="00AE7201"/>
    <w:rsid w:val="00AF7420"/>
    <w:rsid w:val="00B47674"/>
    <w:rsid w:val="00B50BA3"/>
    <w:rsid w:val="00B63C64"/>
    <w:rsid w:val="00B804B4"/>
    <w:rsid w:val="00BB7B86"/>
    <w:rsid w:val="00BE5AC4"/>
    <w:rsid w:val="00C75625"/>
    <w:rsid w:val="00C800DB"/>
    <w:rsid w:val="00CA2A55"/>
    <w:rsid w:val="00CB4F3A"/>
    <w:rsid w:val="00D11E12"/>
    <w:rsid w:val="00D2120F"/>
    <w:rsid w:val="00D43A78"/>
    <w:rsid w:val="00D62865"/>
    <w:rsid w:val="00D65CB8"/>
    <w:rsid w:val="00DA1627"/>
    <w:rsid w:val="00DA2EA9"/>
    <w:rsid w:val="00DA51FA"/>
    <w:rsid w:val="00DC7802"/>
    <w:rsid w:val="00DD6AF2"/>
    <w:rsid w:val="00DF0716"/>
    <w:rsid w:val="00E12E83"/>
    <w:rsid w:val="00E42106"/>
    <w:rsid w:val="00E530CA"/>
    <w:rsid w:val="00E5545C"/>
    <w:rsid w:val="00E560D8"/>
    <w:rsid w:val="00E860C9"/>
    <w:rsid w:val="00ED1650"/>
    <w:rsid w:val="00F0764E"/>
    <w:rsid w:val="00F1337C"/>
    <w:rsid w:val="00F23826"/>
    <w:rsid w:val="00F47219"/>
    <w:rsid w:val="00F53D3A"/>
    <w:rsid w:val="00F5675E"/>
    <w:rsid w:val="00FE641A"/>
    <w:rsid w:val="00FF7C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C7BF742"/>
  <w15:docId w15:val="{9326EBE3-00E7-4D12-A297-96B587C7A36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macro" w:semiHidden="1" w:unhideWhenUsed="1"/>
    <w:lsdException w:name="toa heading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nhideWhenUsed/>
    <w:rsid w:val="00244077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rsid w:val="00244077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244077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244077"/>
    <w:rPr>
      <w:sz w:val="18"/>
      <w:szCs w:val="18"/>
    </w:rPr>
  </w:style>
  <w:style w:type="character" w:styleId="a7">
    <w:name w:val="annotation reference"/>
    <w:basedOn w:val="a0"/>
    <w:semiHidden/>
    <w:unhideWhenUsed/>
    <w:rsid w:val="00022BDC"/>
    <w:rPr>
      <w:sz w:val="21"/>
      <w:szCs w:val="21"/>
    </w:rPr>
  </w:style>
  <w:style w:type="paragraph" w:styleId="a8">
    <w:name w:val="annotation text"/>
    <w:basedOn w:val="a"/>
    <w:link w:val="a9"/>
    <w:unhideWhenUsed/>
    <w:rsid w:val="00022BDC"/>
  </w:style>
  <w:style w:type="character" w:customStyle="1" w:styleId="a9">
    <w:name w:val="批注文字 字符"/>
    <w:basedOn w:val="a0"/>
    <w:link w:val="a8"/>
    <w:rsid w:val="00022BDC"/>
    <w:rPr>
      <w:sz w:val="24"/>
      <w:szCs w:val="24"/>
    </w:rPr>
  </w:style>
  <w:style w:type="paragraph" w:styleId="aa">
    <w:name w:val="annotation subject"/>
    <w:basedOn w:val="a8"/>
    <w:next w:val="a8"/>
    <w:link w:val="ab"/>
    <w:semiHidden/>
    <w:unhideWhenUsed/>
    <w:rsid w:val="00022BDC"/>
    <w:rPr>
      <w:b/>
      <w:bCs/>
    </w:rPr>
  </w:style>
  <w:style w:type="character" w:customStyle="1" w:styleId="ab">
    <w:name w:val="批注主题 字符"/>
    <w:basedOn w:val="a9"/>
    <w:link w:val="aa"/>
    <w:semiHidden/>
    <w:rsid w:val="00022BDC"/>
    <w:rPr>
      <w:b/>
      <w:bCs/>
      <w:sz w:val="24"/>
      <w:szCs w:val="24"/>
    </w:rPr>
  </w:style>
  <w:style w:type="paragraph" w:styleId="ac">
    <w:name w:val="Revision"/>
    <w:hidden/>
    <w:uiPriority w:val="99"/>
    <w:semiHidden/>
    <w:rsid w:val="0055398A"/>
    <w:rPr>
      <w:sz w:val="24"/>
      <w:szCs w:val="24"/>
    </w:rPr>
  </w:style>
  <w:style w:type="paragraph" w:customStyle="1" w:styleId="EndNoteBibliographyTitle">
    <w:name w:val="EndNote Bibliography Title"/>
    <w:basedOn w:val="a"/>
    <w:link w:val="EndNoteBibliographyTitleChar"/>
    <w:rsid w:val="003D2B62"/>
    <w:pPr>
      <w:jc w:val="center"/>
    </w:pPr>
  </w:style>
  <w:style w:type="character" w:customStyle="1" w:styleId="EndNoteBibliographyTitleChar">
    <w:name w:val="EndNote Bibliography Title Char"/>
    <w:basedOn w:val="a0"/>
    <w:link w:val="EndNoteBibliographyTitle"/>
    <w:rsid w:val="003D2B62"/>
    <w:rPr>
      <w:sz w:val="24"/>
      <w:szCs w:val="24"/>
    </w:rPr>
  </w:style>
  <w:style w:type="paragraph" w:customStyle="1" w:styleId="EndNoteBibliography">
    <w:name w:val="EndNote Bibliography"/>
    <w:basedOn w:val="a"/>
    <w:link w:val="EndNoteBibliographyChar"/>
    <w:rsid w:val="003D2B62"/>
    <w:pPr>
      <w:jc w:val="both"/>
    </w:pPr>
  </w:style>
  <w:style w:type="character" w:customStyle="1" w:styleId="EndNoteBibliographyChar">
    <w:name w:val="EndNote Bibliography Char"/>
    <w:basedOn w:val="a0"/>
    <w:link w:val="EndNoteBibliography"/>
    <w:rsid w:val="003D2B62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18" Type="http://schemas.openxmlformats.org/officeDocument/2006/relationships/image" Target="media/image12.png"/><Relationship Id="rId3" Type="http://schemas.openxmlformats.org/officeDocument/2006/relationships/webSettings" Target="webSettings.xml"/><Relationship Id="rId21" Type="http://schemas.openxmlformats.org/officeDocument/2006/relationships/theme" Target="theme/theme1.xml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openxmlformats.org/officeDocument/2006/relationships/image" Target="media/image11.png"/><Relationship Id="rId2" Type="http://schemas.openxmlformats.org/officeDocument/2006/relationships/settings" Target="settings.xml"/><Relationship Id="rId16" Type="http://schemas.openxmlformats.org/officeDocument/2006/relationships/image" Target="media/image10.png"/><Relationship Id="rId20" Type="http://schemas.microsoft.com/office/2011/relationships/people" Target="people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11" Type="http://schemas.openxmlformats.org/officeDocument/2006/relationships/image" Target="media/image5.png"/><Relationship Id="rId5" Type="http://schemas.openxmlformats.org/officeDocument/2006/relationships/endnotes" Target="endnotes.xml"/><Relationship Id="rId15" Type="http://schemas.openxmlformats.org/officeDocument/2006/relationships/image" Target="media/image9.png"/><Relationship Id="rId10" Type="http://schemas.openxmlformats.org/officeDocument/2006/relationships/image" Target="media/image4.png"/><Relationship Id="rId19" Type="http://schemas.openxmlformats.org/officeDocument/2006/relationships/fontTable" Target="fontTable.xml"/><Relationship Id="rId4" Type="http://schemas.openxmlformats.org/officeDocument/2006/relationships/footnotes" Target="footnotes.xml"/><Relationship Id="rId9" Type="http://schemas.openxmlformats.org/officeDocument/2006/relationships/image" Target="media/image3.png"/><Relationship Id="rId14" Type="http://schemas.openxmlformats.org/officeDocument/2006/relationships/image" Target="media/image8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2</TotalTime>
  <Pages>1</Pages>
  <Words>13264</Words>
  <Characters>75609</Characters>
  <Application>Microsoft Office Word</Application>
  <DocSecurity>0</DocSecurity>
  <Lines>630</Lines>
  <Paragraphs>177</Paragraphs>
  <ScaleCrop>false</ScaleCrop>
  <HeadingPairs>
    <vt:vector size="4" baseType="variant">
      <vt:variant>
        <vt:lpstr>Cím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886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ross Balint</dc:creator>
  <cp:lastModifiedBy>Jin-Lei Wang</cp:lastModifiedBy>
  <cp:revision>27</cp:revision>
  <dcterms:created xsi:type="dcterms:W3CDTF">2023-06-10T08:04:00Z</dcterms:created>
  <dcterms:modified xsi:type="dcterms:W3CDTF">2023-06-14T09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977b11584c2a915adcb27f9d0f1b1d1492d0ebbdf820582d9a3060278e7d3f6c</vt:lpwstr>
  </property>
</Properties>
</file>